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6D100DE9" w:rsidR="00712394" w:rsidRDefault="00887C71" w:rsidP="004E5433">
      <w:pPr>
        <w:rPr>
          <w:rFonts w:cs="Times New Roman"/>
          <w:szCs w:val="24"/>
        </w:rPr>
      </w:pPr>
      <w:r w:rsidRPr="00887C71">
        <w:rPr>
          <w:rFonts w:cs="Times New Roman"/>
          <w:szCs w:val="24"/>
        </w:rPr>
        <w:t>Software evolution</w:t>
      </w:r>
      <w:del w:id="1" w:author="Michael Decker" w:date="2020-04-01T12:47:00Z">
        <w:r w:rsidRPr="00887C71" w:rsidDel="00D03F13">
          <w:rPr>
            <w:rFonts w:cs="Times New Roman"/>
            <w:szCs w:val="24"/>
          </w:rPr>
          <w:delText>, at its core</w:delText>
        </w:r>
        <w:r w:rsidR="00DC4738" w:rsidDel="00D03F13">
          <w:rPr>
            <w:rFonts w:cs="Times New Roman"/>
            <w:szCs w:val="24"/>
          </w:rPr>
          <w:delText>,</w:delText>
        </w:r>
        <w:r w:rsidRPr="00887C71" w:rsidDel="00D03F13">
          <w:rPr>
            <w:rFonts w:cs="Times New Roman"/>
            <w:szCs w:val="24"/>
          </w:rPr>
          <w:delText xml:space="preserve"> is</w:delText>
        </w:r>
      </w:del>
      <w:ins w:id="2" w:author="Michael Decker" w:date="2020-04-01T12:47:00Z">
        <w:r w:rsidR="00D03F13">
          <w:rPr>
            <w:rFonts w:cs="Times New Roman"/>
            <w:szCs w:val="24"/>
          </w:rPr>
          <w:t xml:space="preserve"> involves</w:t>
        </w:r>
      </w:ins>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ins w:id="3" w:author="Michael Decker" w:date="2020-04-01T12:48:00Z">
        <w:r w:rsidR="00D03F13">
          <w:rPr>
            <w:rFonts w:cs="Times New Roman"/>
            <w:szCs w:val="24"/>
          </w:rPr>
          <w:t xml:space="preserve">, </w:t>
        </w:r>
      </w:ins>
      <w:del w:id="4" w:author="Michael Decker" w:date="2020-04-01T12:48:00Z">
        <w:r w:rsidR="00FE55CC" w:rsidDel="00D03F13">
          <w:rPr>
            <w:rFonts w:cs="Times New Roman"/>
            <w:szCs w:val="24"/>
          </w:rPr>
          <w:delText xml:space="preserve"> and </w:delText>
        </w:r>
      </w:del>
      <w:r w:rsidR="00FE55CC">
        <w:rPr>
          <w:rFonts w:cs="Times New Roman"/>
          <w:szCs w:val="24"/>
        </w:rPr>
        <w:t>operating systems change</w:t>
      </w:r>
      <w:ins w:id="5" w:author="Michael Decker" w:date="2020-04-01T12:48:00Z">
        <w:r w:rsidR="00D03F13">
          <w:rPr>
            <w:rFonts w:cs="Times New Roman"/>
            <w:szCs w:val="24"/>
          </w:rPr>
          <w:t>, etc</w:t>
        </w:r>
      </w:ins>
      <w:r w:rsidR="00FE55CC">
        <w:rPr>
          <w:rFonts w:cs="Times New Roman"/>
          <w:szCs w:val="24"/>
        </w:rPr>
        <w:t>.</w:t>
      </w:r>
      <w:ins w:id="6" w:author="Michael Decker" w:date="2020-04-01T12:52:00Z">
        <w:r w:rsidR="008F1347">
          <w:rPr>
            <w:rFonts w:cs="Times New Roman"/>
            <w:szCs w:val="24"/>
          </w:rPr>
          <w:t xml:space="preserve"> One of</w:t>
        </w:r>
      </w:ins>
      <w:r w:rsidR="00FE55CC">
        <w:rPr>
          <w:rFonts w:cs="Times New Roman"/>
          <w:szCs w:val="24"/>
        </w:rPr>
        <w:t xml:space="preserve"> </w:t>
      </w:r>
      <w:del w:id="7" w:author="Michael Decker" w:date="2020-04-01T12:52:00Z">
        <w:r w:rsidR="00FE55CC" w:rsidDel="008F1347">
          <w:rPr>
            <w:rFonts w:cs="Times New Roman"/>
            <w:szCs w:val="24"/>
          </w:rPr>
          <w:delText>T</w:delText>
        </w:r>
      </w:del>
      <w:ins w:id="8" w:author="Michael Decker" w:date="2020-04-01T12:52:00Z">
        <w:r w:rsidR="008F1347">
          <w:rPr>
            <w:rFonts w:cs="Times New Roman"/>
            <w:szCs w:val="24"/>
          </w:rPr>
          <w:t>t</w:t>
        </w:r>
      </w:ins>
      <w:r w:rsidR="00FE55CC">
        <w:rPr>
          <w:rFonts w:cs="Times New Roman"/>
          <w:szCs w:val="24"/>
        </w:rPr>
        <w:t>he largest and most important part</w:t>
      </w:r>
      <w:ins w:id="9" w:author="Michael Decker" w:date="2020-04-01T12:52:00Z">
        <w:r w:rsidR="008F1347">
          <w:rPr>
            <w:rFonts w:cs="Times New Roman"/>
            <w:szCs w:val="24"/>
          </w:rPr>
          <w:t>s</w:t>
        </w:r>
      </w:ins>
      <w:r w:rsidR="00FE55CC">
        <w:rPr>
          <w:rFonts w:cs="Times New Roman"/>
          <w:szCs w:val="24"/>
        </w:rPr>
        <w:t xml:space="preserve"> of this is the concept of keeping overall cost down in the lifecycle of a software</w:t>
      </w:r>
      <w:ins w:id="10" w:author="Michael Decker" w:date="2020-04-01T12:52:00Z">
        <w:r w:rsidR="00F75C41">
          <w:rPr>
            <w:rFonts w:cs="Times New Roman"/>
            <w:szCs w:val="24"/>
          </w:rPr>
          <w:t xml:space="preserve"> </w:t>
        </w:r>
        <w:proofErr w:type="gramStart"/>
        <w:r w:rsidR="00F75C41">
          <w:rPr>
            <w:rFonts w:cs="Times New Roman"/>
            <w:szCs w:val="24"/>
          </w:rPr>
          <w:t>p</w:t>
        </w:r>
      </w:ins>
      <w:ins w:id="11" w:author="Michael Decker" w:date="2020-04-01T12:53:00Z">
        <w:r w:rsidR="00F75C41">
          <w:rPr>
            <w:rFonts w:cs="Times New Roman"/>
            <w:szCs w:val="24"/>
          </w:rPr>
          <w:t>roduct</w:t>
        </w:r>
      </w:ins>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 xml:space="preserve">avoiding having to entirely replace expensive software. While the concept of </w:t>
      </w:r>
      <w:del w:id="12" w:author="Michael Decker" w:date="2020-04-01T12:56:00Z">
        <w:r w:rsidR="00FE55CC" w:rsidDel="0082590D">
          <w:rPr>
            <w:rFonts w:cs="Times New Roman"/>
            <w:szCs w:val="24"/>
          </w:rPr>
          <w:delText>software evolution</w:delText>
        </w:r>
      </w:del>
      <w:ins w:id="13" w:author="Michael Decker" w:date="2020-04-01T12:56:00Z">
        <w:r w:rsidR="0082590D">
          <w:rPr>
            <w:rFonts w:cs="Times New Roman"/>
            <w:szCs w:val="24"/>
          </w:rPr>
          <w:t>continuous change</w:t>
        </w:r>
      </w:ins>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w:t>
      </w:r>
      <w:ins w:id="14" w:author="Michael Decker" w:date="2020-04-01T12:59:00Z">
        <w:r w:rsidR="0082590D">
          <w:rPr>
            <w:rFonts w:cs="Times New Roman"/>
            <w:szCs w:val="24"/>
          </w:rPr>
          <w:t xml:space="preserve">tinuous change and </w:t>
        </w:r>
      </w:ins>
      <w:del w:id="15" w:author="Michael Decker" w:date="2020-04-01T12:59:00Z">
        <w:r w:rsidR="00A078CD" w:rsidDel="0082590D">
          <w:rPr>
            <w:rFonts w:cs="Times New Roman"/>
            <w:szCs w:val="24"/>
          </w:rPr>
          <w:delText xml:space="preserve">cept of </w:delText>
        </w:r>
      </w:del>
      <w:r w:rsidR="00A078CD">
        <w:rPr>
          <w:rFonts w:cs="Times New Roman"/>
          <w:szCs w:val="24"/>
        </w:rPr>
        <w:t>software evolution we have to consider all facets of comprehension.</w:t>
      </w:r>
    </w:p>
    <w:p w14:paraId="77DEFE83" w14:textId="45B264E2"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lastRenderedPageBreak/>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It is this concept of comprehension, alongside maintenance, that is the basis for why more research is needed to support better comprehension.</w:t>
      </w:r>
      <w:del w:id="16" w:author="Michael Decker" w:date="2020-04-01T13:43:00Z">
        <w:r w:rsidDel="00D802A6">
          <w:rPr>
            <w:rFonts w:cs="Times New Roman"/>
            <w:szCs w:val="24"/>
          </w:rPr>
          <w:delText xml:space="preserve"> </w:delText>
        </w:r>
        <w:r w:rsidRPr="00D34434" w:rsidDel="00D802A6">
          <w:delText xml:space="preserve"> </w:delText>
        </w:r>
        <w:r w:rsidDel="00D802A6">
          <w:delText xml:space="preserve">Comments are one means of providing support for comprehension.  </w:delText>
        </w:r>
        <w:r w:rsidRPr="00D34434" w:rsidDel="00D802A6">
          <w:rPr>
            <w:rFonts w:cs="Times New Roman"/>
            <w:szCs w:val="24"/>
          </w:rPr>
          <w:delText>Comments should always provide cognitive support,</w:delText>
        </w:r>
        <w:r w:rsidDel="00D802A6">
          <w:rPr>
            <w:rFonts w:cs="Times New Roman"/>
            <w:szCs w:val="24"/>
          </w:rPr>
          <w:delText xml:space="preserve"> assist in comprehension, and </w:delText>
        </w:r>
      </w:del>
      <w:del w:id="17" w:author="Michael Decker" w:date="2020-04-01T13:05:00Z">
        <w:r w:rsidDel="00F87EAD">
          <w:rPr>
            <w:rFonts w:cs="Times New Roman"/>
            <w:szCs w:val="24"/>
          </w:rPr>
          <w:delText>reduce the difficulty of maintenance,</w:delText>
        </w:r>
        <w:r w:rsidRPr="00D34434" w:rsidDel="00F87EAD">
          <w:rPr>
            <w:rFonts w:cs="Times New Roman"/>
            <w:szCs w:val="24"/>
          </w:rPr>
          <w:delText xml:space="preserve"> </w:delText>
        </w:r>
      </w:del>
      <w:del w:id="18" w:author="Michael Decker" w:date="2020-04-01T13:43:00Z">
        <w:r w:rsidRPr="00D34434" w:rsidDel="00D802A6">
          <w:rPr>
            <w:rFonts w:cs="Times New Roman"/>
            <w:szCs w:val="24"/>
          </w:rPr>
          <w:delText>reinforc</w:delText>
        </w:r>
      </w:del>
      <w:del w:id="19" w:author="Michael Decker" w:date="2020-04-01T13:05:00Z">
        <w:r w:rsidRPr="00D34434" w:rsidDel="00F87EAD">
          <w:rPr>
            <w:rFonts w:cs="Times New Roman"/>
            <w:szCs w:val="24"/>
          </w:rPr>
          <w:delText>ing</w:delText>
        </w:r>
      </w:del>
      <w:del w:id="20" w:author="Michael Decker" w:date="2020-04-01T13:43:00Z">
        <w:r w:rsidRPr="00D34434" w:rsidDel="00D802A6">
          <w:rPr>
            <w:rFonts w:cs="Times New Roman"/>
            <w:szCs w:val="24"/>
          </w:rPr>
          <w:delText xml:space="preserve"> ideas and concepts that are present in the source code [Storey 2005] [Détienne 1990]. </w:delText>
        </w:r>
      </w:del>
      <w:del w:id="21" w:author="Michael Decker" w:date="2020-04-01T13:17:00Z">
        <w:r w:rsidRPr="00D34434" w:rsidDel="00245945">
          <w:rPr>
            <w:rFonts w:cs="Times New Roman"/>
            <w:szCs w:val="24"/>
          </w:rPr>
          <w:delText>T</w:delText>
        </w:r>
      </w:del>
      <w:del w:id="22" w:author="Michael Decker" w:date="2020-04-01T13:43:00Z">
        <w:r w:rsidRPr="00D34434" w:rsidDel="00D802A6">
          <w:rPr>
            <w:rFonts w:cs="Times New Roman"/>
            <w:szCs w:val="24"/>
          </w:rPr>
          <w:delText>he concept of cognitive support can be reinforced in comment structure by including beacons, which are familiar pieces that are pulled directly from the code [Von Mayrhauser and Vans 1995] [Storey 2005].</w:delText>
        </w:r>
      </w:del>
    </w:p>
    <w:p w14:paraId="3CE05A94" w14:textId="496A2A6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ins w:id="23" w:author="Michael Decker" w:date="2020-04-01T13:06:00Z">
        <w:r w:rsidR="000B1D2E">
          <w:rPr>
            <w:rFonts w:cs="Times New Roman"/>
            <w:szCs w:val="24"/>
          </w:rPr>
          <w:t>ith</w:t>
        </w:r>
      </w:ins>
      <w:del w:id="24" w:author="Michael Decker" w:date="2020-04-01T13:06:00Z">
        <w:r w:rsidR="00A12DF7" w:rsidDel="000B1D2E">
          <w:rPr>
            <w:rFonts w:cs="Times New Roman"/>
            <w:szCs w:val="24"/>
          </w:rPr>
          <w:delText>hich</w:delText>
        </w:r>
      </w:del>
      <w:r w:rsidR="00A12DF7">
        <w:rPr>
          <w:rFonts w:cs="Times New Roman"/>
          <w:szCs w:val="24"/>
        </w:rPr>
        <w:t xml:space="preserve">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he first is the top</w:t>
      </w:r>
      <w:ins w:id="25" w:author="Michael Decker" w:date="2020-04-01T13:45:00Z">
        <w:r w:rsidR="00345AD9">
          <w:rPr>
            <w:rFonts w:cs="Times New Roman"/>
            <w:szCs w:val="24"/>
          </w:rPr>
          <w:t>-</w:t>
        </w:r>
      </w:ins>
      <w:del w:id="26" w:author="Michael Decker" w:date="2020-04-01T13:45:00Z">
        <w:r w:rsidR="00712394" w:rsidDel="00345AD9">
          <w:rPr>
            <w:rFonts w:cs="Times New Roman"/>
            <w:szCs w:val="24"/>
          </w:rPr>
          <w:delText xml:space="preserve"> </w:delText>
        </w:r>
      </w:del>
      <w:r w:rsidR="00712394">
        <w:rPr>
          <w:rFonts w:cs="Times New Roman"/>
          <w:szCs w:val="24"/>
        </w:rPr>
        <w:t>down approach and the second is bottom</w:t>
      </w:r>
      <w:ins w:id="27" w:author="Michael Decker" w:date="2020-04-01T13:45:00Z">
        <w:r w:rsidR="00345AD9">
          <w:rPr>
            <w:rFonts w:cs="Times New Roman"/>
            <w:szCs w:val="24"/>
          </w:rPr>
          <w:t>-</w:t>
        </w:r>
      </w:ins>
      <w:del w:id="28" w:author="Michael Decker" w:date="2020-04-01T13:45:00Z">
        <w:r w:rsidR="00712394" w:rsidDel="00345AD9">
          <w:rPr>
            <w:rFonts w:cs="Times New Roman"/>
            <w:szCs w:val="24"/>
          </w:rPr>
          <w:delText xml:space="preserve"> </w:delText>
        </w:r>
      </w:del>
      <w:r w:rsidR="00712394">
        <w:rPr>
          <w:rFonts w:cs="Times New Roman"/>
          <w:szCs w:val="24"/>
        </w:rPr>
        <w:t xml:space="preserve">up. </w:t>
      </w:r>
      <w:r w:rsidR="00687E83">
        <w:rPr>
          <w:rFonts w:cs="Times New Roman"/>
          <w:szCs w:val="24"/>
        </w:rPr>
        <w:t>Top</w:t>
      </w:r>
      <w:ins w:id="29" w:author="Michael Decker" w:date="2020-04-01T13:45:00Z">
        <w:r w:rsidR="00345AD9">
          <w:rPr>
            <w:rFonts w:cs="Times New Roman"/>
            <w:szCs w:val="24"/>
          </w:rPr>
          <w:t>-</w:t>
        </w:r>
      </w:ins>
      <w:del w:id="30" w:author="Michael Decker" w:date="2020-04-01T13:45:00Z">
        <w:r w:rsidR="00687E83" w:rsidDel="00345AD9">
          <w:rPr>
            <w:rFonts w:cs="Times New Roman"/>
            <w:szCs w:val="24"/>
          </w:rPr>
          <w:delText xml:space="preserve"> </w:delText>
        </w:r>
      </w:del>
      <w:r w:rsidR="00687E83">
        <w:rPr>
          <w:rFonts w:cs="Times New Roman"/>
          <w:szCs w:val="24"/>
        </w:rPr>
        <w:t>down comprehension relies largely on inference and hypothesizing what exactly is going on at any given time in the source code</w:t>
      </w:r>
      <w:ins w:id="31" w:author="Michael Decker" w:date="2020-04-01T13:13:00Z">
        <w:r w:rsidR="00684C19">
          <w:rPr>
            <w:rFonts w:cs="Times New Roman"/>
            <w:szCs w:val="24"/>
          </w:rPr>
          <w:t xml:space="preserve"> and drilling down to </w:t>
        </w:r>
      </w:ins>
      <w:ins w:id="32" w:author="Michael Decker" w:date="2020-04-01T13:35:00Z">
        <w:r w:rsidR="005052B0">
          <w:rPr>
            <w:rFonts w:cs="Times New Roman"/>
            <w:szCs w:val="24"/>
          </w:rPr>
          <w:t>find</w:t>
        </w:r>
      </w:ins>
      <w:ins w:id="33" w:author="Michael Decker" w:date="2020-04-01T13:13:00Z">
        <w:r w:rsidR="00684C19">
          <w:rPr>
            <w:rFonts w:cs="Times New Roman"/>
            <w:szCs w:val="24"/>
          </w:rPr>
          <w:t xml:space="preserve"> details</w:t>
        </w:r>
      </w:ins>
      <w:ins w:id="34" w:author="Michael Decker" w:date="2020-04-01T13:35:00Z">
        <w:r w:rsidR="00717EB4">
          <w:rPr>
            <w:rFonts w:cs="Times New Roman"/>
            <w:szCs w:val="24"/>
          </w:rPr>
          <w:t xml:space="preserve"> later</w:t>
        </w:r>
      </w:ins>
      <w:ins w:id="35" w:author="Michael Decker" w:date="2020-04-01T13:11:00Z">
        <w:r w:rsidR="00684C19">
          <w:rPr>
            <w:rFonts w:cs="Times New Roman"/>
            <w:szCs w:val="24"/>
          </w:rPr>
          <w:t>.  For example,</w:t>
        </w:r>
      </w:ins>
      <w:del w:id="36" w:author="Michael Decker" w:date="2020-04-01T13:11:00Z">
        <w:r w:rsidR="00687E83" w:rsidDel="00684C19">
          <w:rPr>
            <w:rFonts w:cs="Times New Roman"/>
            <w:szCs w:val="24"/>
          </w:rPr>
          <w:delText>,</w:delText>
        </w:r>
      </w:del>
      <w:r w:rsidR="00687E83">
        <w:rPr>
          <w:rFonts w:cs="Times New Roman"/>
          <w:szCs w:val="24"/>
        </w:rPr>
        <w:t xml:space="preserve"> choosing to guess what a called function is doing and waiting </w:t>
      </w:r>
      <w:del w:id="37" w:author="Michael Decker" w:date="2020-04-01T13:12:00Z">
        <w:r w:rsidR="00687E83" w:rsidDel="00684C19">
          <w:rPr>
            <w:rFonts w:cs="Times New Roman"/>
            <w:szCs w:val="24"/>
          </w:rPr>
          <w:delText>until they</w:delText>
        </w:r>
      </w:del>
      <w:ins w:id="38" w:author="Michael Decker" w:date="2020-04-01T13:12:00Z">
        <w:r w:rsidR="00684C19">
          <w:rPr>
            <w:rFonts w:cs="Times New Roman"/>
            <w:szCs w:val="24"/>
          </w:rPr>
          <w:t>to</w:t>
        </w:r>
      </w:ins>
      <w:r w:rsidR="00687E83">
        <w:rPr>
          <w:rFonts w:cs="Times New Roman"/>
          <w:szCs w:val="24"/>
        </w:rPr>
        <w:t xml:space="preserve"> read the function definition later on</w:t>
      </w:r>
      <w:ins w:id="39" w:author="Michael Decker" w:date="2020-04-01T13:06:00Z">
        <w:r w:rsidR="00684C19">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w:t>
      </w:r>
      <w:ins w:id="40" w:author="Michael Decker" w:date="2020-04-01T13:45:00Z">
        <w:r w:rsidR="00345AD9">
          <w:rPr>
            <w:rFonts w:cs="Times New Roman"/>
            <w:szCs w:val="24"/>
          </w:rPr>
          <w:t>-</w:t>
        </w:r>
      </w:ins>
      <w:del w:id="41" w:author="Michael Decker" w:date="2020-04-01T13:45:00Z">
        <w:r w:rsidR="00687E83" w:rsidDel="00345AD9">
          <w:rPr>
            <w:rFonts w:cs="Times New Roman"/>
            <w:szCs w:val="24"/>
          </w:rPr>
          <w:delText xml:space="preserve"> </w:delText>
        </w:r>
      </w:del>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del w:id="42" w:author="Michael Decker" w:date="2020-04-01T13:44:00Z">
        <w:r w:rsidR="00A078CD" w:rsidDel="00374821">
          <w:rPr>
            <w:rFonts w:cs="Times New Roman"/>
            <w:szCs w:val="24"/>
          </w:rPr>
          <w:delText xml:space="preserve"> Comprehension is directly relational to maintenance</w:delText>
        </w:r>
        <w:r w:rsidR="00F37169" w:rsidDel="00374821">
          <w:rPr>
            <w:rFonts w:cs="Times New Roman"/>
            <w:szCs w:val="24"/>
          </w:rPr>
          <w:delText xml:space="preserve"> effort</w:delText>
        </w:r>
        <w:r w:rsidR="00A078CD" w:rsidDel="00374821">
          <w:rPr>
            <w:rFonts w:cs="Times New Roman"/>
            <w:szCs w:val="24"/>
          </w:rPr>
          <w:delText xml:space="preserve">, which is one of the main aspects of software evolution that </w:delText>
        </w:r>
        <w:r w:rsidR="00B61517" w:rsidDel="00374821">
          <w:rPr>
            <w:rFonts w:cs="Times New Roman"/>
            <w:szCs w:val="24"/>
          </w:rPr>
          <w:delText>needs</w:delText>
        </w:r>
        <w:r w:rsidR="00A078CD" w:rsidDel="00374821">
          <w:rPr>
            <w:rFonts w:cs="Times New Roman"/>
            <w:szCs w:val="24"/>
          </w:rPr>
          <w:delText xml:space="preserve"> improving.</w:delText>
        </w:r>
      </w:del>
    </w:p>
    <w:p w14:paraId="3883B764" w14:textId="79096695" w:rsidR="009D2E2B" w:rsidRDefault="00D802A6" w:rsidP="00D802A6">
      <w:pPr>
        <w:rPr>
          <w:rFonts w:cs="Times New Roman"/>
          <w:szCs w:val="24"/>
        </w:rPr>
      </w:pPr>
      <w:ins w:id="43" w:author="Michael Decker" w:date="2020-04-01T13:43:00Z">
        <w:r>
          <w:t>Comments are one means of providing support for comprehension</w:t>
        </w:r>
      </w:ins>
      <w:ins w:id="44" w:author="Michael Decker" w:date="2020-04-01T13:44:00Z">
        <w:r w:rsidR="00374821">
          <w:t xml:space="preserve"> (</w:t>
        </w:r>
        <w:r w:rsidR="00345AD9">
          <w:t>for both top-down and bottom-up)</w:t>
        </w:r>
      </w:ins>
      <w:ins w:id="45" w:author="Michael Decker" w:date="2020-04-01T13:43:00Z">
        <w:r>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Pr>
            <w:rFonts w:cs="Times New Roman"/>
            <w:szCs w:val="24"/>
          </w:rPr>
          <w:t xml:space="preserve">  </w:t>
        </w:r>
      </w:ins>
      <w:r w:rsidR="00C80E19">
        <w:rPr>
          <w:rFonts w:cs="Times New Roman"/>
          <w:szCs w:val="24"/>
        </w:rPr>
        <w:t>One problem with</w:t>
      </w:r>
      <w:ins w:id="46" w:author="Michael Decker" w:date="2020-04-01T13:45:00Z">
        <w:r w:rsidR="00F96614">
          <w:rPr>
            <w:rFonts w:cs="Times New Roman"/>
            <w:szCs w:val="24"/>
          </w:rPr>
          <w:t xml:space="preserve"> comments </w:t>
        </w:r>
      </w:ins>
      <w:del w:id="47" w:author="Michael Decker" w:date="2020-04-01T13:46:00Z">
        <w:r w:rsidR="00C80E19" w:rsidDel="00F96614">
          <w:rPr>
            <w:rFonts w:cs="Times New Roman"/>
            <w:szCs w:val="24"/>
          </w:rPr>
          <w:delText xml:space="preserve"> the comprehension of software </w:delText>
        </w:r>
      </w:del>
      <w:r w:rsidR="00C80E19">
        <w:rPr>
          <w:rFonts w:cs="Times New Roman"/>
          <w:szCs w:val="24"/>
        </w:rPr>
        <w:t xml:space="preserve">comes from that of commented-out code.  </w:t>
      </w:r>
      <w:r w:rsidR="00FA2040">
        <w:rPr>
          <w:rFonts w:cs="Times New Roman"/>
          <w:szCs w:val="24"/>
        </w:rPr>
        <w:t>Comment</w:t>
      </w:r>
      <w:ins w:id="48" w:author="Michael Decker" w:date="2020-04-01T13:46:00Z">
        <w:r w:rsidR="00F96614">
          <w:rPr>
            <w:rFonts w:cs="Times New Roman"/>
            <w:szCs w:val="24"/>
          </w:rPr>
          <w:t>e</w:t>
        </w:r>
      </w:ins>
      <w:r w:rsidR="00FA2040">
        <w:rPr>
          <w:rFonts w:cs="Times New Roman"/>
          <w:szCs w:val="24"/>
        </w:rPr>
        <w:t>d-out code bloats the software and is a distractor from the meaningful parts of the program (source-code and meaningful comments).  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consider the long-term </w:t>
      </w:r>
      <w:r w:rsidR="009D2E2B" w:rsidRPr="002248ED">
        <w:rPr>
          <w:rFonts w:cs="Times New Roman"/>
          <w:szCs w:val="24"/>
        </w:rPr>
        <w:lastRenderedPageBreak/>
        <w:t xml:space="preserve">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5D2E3C90"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 </w:t>
      </w:r>
      <w:r w:rsidR="002F742F">
        <w:rPr>
          <w:rFonts w:cs="Times New Roman"/>
          <w:szCs w:val="24"/>
        </w:rPr>
        <w:t>software</w:t>
      </w:r>
      <w:r w:rsidRPr="002248ED">
        <w:rPr>
          <w:rFonts w:cs="Times New Roman"/>
          <w:szCs w:val="24"/>
        </w:rPr>
        <w:t xml:space="preserve"> and the fact that it seems to be </w:t>
      </w:r>
      <w:commentRangeStart w:id="49"/>
      <w:r w:rsidRPr="002248ED">
        <w:rPr>
          <w:rFonts w:cs="Times New Roman"/>
          <w:szCs w:val="24"/>
        </w:rPr>
        <w:t>becoming more and more common</w:t>
      </w:r>
      <w:commentRangeEnd w:id="49"/>
      <w:r w:rsidR="003C2115">
        <w:rPr>
          <w:rStyle w:val="CommentReference"/>
        </w:rPr>
        <w:commentReference w:id="49"/>
      </w:r>
      <w:r w:rsidRPr="002248ED">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ins w:id="50" w:author="Michael Decker" w:date="2020-04-01T13:51:00Z">
        <w:r w:rsidR="00616766">
          <w:rPr>
            <w:rFonts w:cs="Times New Roman"/>
            <w:szCs w:val="24"/>
          </w:rPr>
          <w:t xml:space="preserve">. </w:t>
        </w:r>
      </w:ins>
      <w:del w:id="51" w:author="Michael Decker" w:date="2020-04-01T13:51:00Z">
        <w:r w:rsidR="00A8402E" w:rsidRPr="002248ED" w:rsidDel="00616766">
          <w:rPr>
            <w:rFonts w:cs="Times New Roman"/>
            <w:szCs w:val="24"/>
          </w:rPr>
          <w:delText>,</w:delText>
        </w:r>
      </w:del>
      <w:r w:rsidR="00A8402E" w:rsidRPr="002248ED">
        <w:rPr>
          <w:rFonts w:cs="Times New Roman"/>
          <w:szCs w:val="24"/>
        </w:rPr>
        <w:t xml:space="preserve"> </w:t>
      </w:r>
      <w:ins w:id="52" w:author="Michael Decker" w:date="2020-04-01T13:51:00Z">
        <w:r w:rsidR="00616766">
          <w:rPr>
            <w:rFonts w:cs="Times New Roman"/>
            <w:szCs w:val="24"/>
          </w:rPr>
          <w:t>A</w:t>
        </w:r>
      </w:ins>
      <w:del w:id="53" w:author="Michael Decker" w:date="2020-04-01T13:51:00Z">
        <w:r w:rsidR="00A8402E" w:rsidRPr="002248ED" w:rsidDel="00616766">
          <w:rPr>
            <w:rFonts w:cs="Times New Roman"/>
            <w:szCs w:val="24"/>
          </w:rPr>
          <w:delText>a</w:delText>
        </w:r>
      </w:del>
      <w:r w:rsidR="00A8402E" w:rsidRPr="002248ED">
        <w:rPr>
          <w:rFonts w:cs="Times New Roman"/>
          <w:szCs w:val="24"/>
        </w:rPr>
        <w:t>t times it can also identify a clear problem</w:t>
      </w:r>
      <w:ins w:id="54" w:author="Michael Decker" w:date="2020-04-01T13:51:00Z">
        <w:r w:rsidR="002278E6">
          <w:rPr>
            <w:rFonts w:cs="Times New Roman"/>
            <w:szCs w:val="24"/>
          </w:rPr>
          <w:t xml:space="preserve">. </w:t>
        </w:r>
      </w:ins>
      <w:del w:id="55" w:author="Michael Decker" w:date="2020-04-01T13:51:00Z">
        <w:r w:rsidR="00A8402E" w:rsidRPr="002248ED" w:rsidDel="002278E6">
          <w:rPr>
            <w:rFonts w:cs="Times New Roman"/>
            <w:szCs w:val="24"/>
          </w:rPr>
          <w:delText>,</w:delText>
        </w:r>
      </w:del>
      <w:r w:rsidR="00A8402E" w:rsidRPr="002248ED">
        <w:rPr>
          <w:rFonts w:cs="Times New Roman"/>
          <w:szCs w:val="24"/>
        </w:rPr>
        <w:t xml:space="preserve"> </w:t>
      </w:r>
      <w:ins w:id="56" w:author="Michael Decker" w:date="2020-04-01T13:51:00Z">
        <w:r w:rsidR="002278E6">
          <w:rPr>
            <w:rFonts w:cs="Times New Roman"/>
            <w:szCs w:val="24"/>
          </w:rPr>
          <w:t>F</w:t>
        </w:r>
      </w:ins>
      <w:del w:id="57" w:author="Michael Decker" w:date="2020-04-01T13:51:00Z">
        <w:r w:rsidR="00A8402E" w:rsidRPr="002248ED" w:rsidDel="002278E6">
          <w:rPr>
            <w:rFonts w:cs="Times New Roman"/>
            <w:szCs w:val="24"/>
          </w:rPr>
          <w:delText>f</w:delText>
        </w:r>
      </w:del>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ins w:id="58" w:author="Michael Decker" w:date="2020-04-01T13:51:00Z">
        <w:r w:rsidR="00747333">
          <w:rPr>
            <w:rFonts w:cs="Times New Roman"/>
            <w:szCs w:val="24"/>
          </w:rPr>
          <w:t xml:space="preserve">it </w:t>
        </w:r>
      </w:ins>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66596B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ins w:id="59" w:author="Michael Decker" w:date="2020-04-01T13:54:00Z">
        <w:r w:rsidR="00C05F1E">
          <w:rPr>
            <w:rFonts w:cs="Times New Roman"/>
            <w:szCs w:val="24"/>
          </w:rPr>
          <w:t xml:space="preserve">, </w:t>
        </w:r>
      </w:ins>
      <w:del w:id="60" w:author="Michael Decker" w:date="2020-04-01T13:54:00Z">
        <w:r w:rsidRPr="002248ED" w:rsidDel="00C05F1E">
          <w:rPr>
            <w:rFonts w:cs="Times New Roman"/>
            <w:szCs w:val="24"/>
          </w:rPr>
          <w:delText xml:space="preserve"> when</w:delText>
        </w:r>
      </w:del>
      <w:ins w:id="61" w:author="Michael Decker" w:date="2020-04-01T13:54:00Z">
        <w:r w:rsidR="00C05F1E">
          <w:rPr>
            <w:rFonts w:cs="Times New Roman"/>
            <w:szCs w:val="24"/>
          </w:rPr>
          <w:t>then</w:t>
        </w:r>
      </w:ins>
      <w:r w:rsidRPr="002248ED">
        <w:rPr>
          <w:rFonts w:cs="Times New Roman"/>
          <w:szCs w:val="24"/>
        </w:rPr>
        <w:t xml:space="preserve"> there is a direct route to question why it has either been added in or commented out at the time of origin rather than trying to decipher the meaning later on</w:t>
      </w:r>
      <w:ins w:id="62" w:author="Michael Decker" w:date="2020-04-01T14:06:00Z">
        <w:r w:rsidR="00407144">
          <w:rPr>
            <w:rFonts w:cs="Times New Roman"/>
            <w:szCs w:val="24"/>
          </w:rPr>
          <w:t xml:space="preserve">.  Additionally, we can </w:t>
        </w:r>
        <w:r w:rsidR="00223D8D">
          <w:rPr>
            <w:rFonts w:cs="Times New Roman"/>
            <w:szCs w:val="24"/>
          </w:rPr>
          <w:t xml:space="preserve">automatically remove commented-out </w:t>
        </w:r>
      </w:ins>
      <w:ins w:id="63" w:author="Michael Decker" w:date="2020-04-01T14:07:00Z">
        <w:r w:rsidR="00223D8D">
          <w:rPr>
            <w:rFonts w:cs="Times New Roman"/>
            <w:szCs w:val="24"/>
          </w:rPr>
          <w:t>code</w:t>
        </w:r>
      </w:ins>
      <w:ins w:id="64" w:author="Michael Decker" w:date="2020-04-01T14:06:00Z">
        <w:r w:rsidR="00407144">
          <w:rPr>
            <w:rFonts w:cs="Times New Roman"/>
            <w:szCs w:val="24"/>
          </w:rPr>
          <w:t xml:space="preserve"> at </w:t>
        </w:r>
        <w:proofErr w:type="spellStart"/>
        <w:r w:rsidR="00407144">
          <w:rPr>
            <w:rFonts w:cs="Times New Roman"/>
            <w:szCs w:val="24"/>
          </w:rPr>
          <w:t>anytime</w:t>
        </w:r>
      </w:ins>
      <w:proofErr w:type="spellEnd"/>
      <w:r w:rsidRPr="002248ED">
        <w:rPr>
          <w:rFonts w:cs="Times New Roman"/>
          <w:szCs w:val="24"/>
        </w:rPr>
        <w:t xml:space="preserve">.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 xml:space="preserve">For example, when considering </w:t>
      </w:r>
      <w:r w:rsidR="00155450">
        <w:rPr>
          <w:rFonts w:cs="Times New Roman"/>
          <w:szCs w:val="24"/>
        </w:rPr>
        <w:lastRenderedPageBreak/>
        <w:t>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ins w:id="65" w:author="Michael Decker" w:date="2020-04-01T14:07:00Z">
        <w:r w:rsidR="00223D8D">
          <w:rPr>
            <w:rFonts w:cs="Times New Roman"/>
            <w:szCs w:val="24"/>
          </w:rPr>
          <w:t>ing</w:t>
        </w:r>
      </w:ins>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w:t>
      </w:r>
      <w:ins w:id="66" w:author="Michael Decker" w:date="2020-04-01T14:07:00Z">
        <w:r w:rsidR="0019771B">
          <w:rPr>
            <w:rFonts w:cs="Times New Roman"/>
            <w:szCs w:val="24"/>
          </w:rPr>
          <w:t>,</w:t>
        </w:r>
      </w:ins>
      <w:r w:rsidR="006C0F4A">
        <w:rPr>
          <w:rFonts w:cs="Times New Roman"/>
          <w:szCs w:val="24"/>
        </w:rPr>
        <w:t xml:space="preserv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t>
      </w:r>
      <w:r w:rsidR="00AB1147">
        <w:rPr>
          <w:rFonts w:cs="Times New Roman"/>
          <w:szCs w:val="24"/>
        </w:rPr>
        <w:lastRenderedPageBreak/>
        <w:t xml:space="preserve">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02545CE1"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w:t>
      </w:r>
      <w:del w:id="67" w:author="Michael Decker" w:date="2020-04-01T14:09:00Z">
        <w:r w:rsidR="00A37640" w:rsidDel="0019771B">
          <w:rPr>
            <w:rFonts w:cs="Times New Roman"/>
            <w:szCs w:val="24"/>
          </w:rPr>
          <w:delText xml:space="preserve">of combination </w:delText>
        </w:r>
      </w:del>
      <w:r w:rsidR="00A37640">
        <w:rPr>
          <w:rFonts w:cs="Times New Roman"/>
          <w:szCs w:val="24"/>
        </w:rPr>
        <w:t xml:space="preserve">of code.  They can consist </w:t>
      </w:r>
      <w:r w:rsidR="00954785">
        <w:rPr>
          <w:rFonts w:cs="Times New Roman"/>
          <w:szCs w:val="24"/>
        </w:rPr>
        <w:t>solely</w:t>
      </w:r>
      <w:r w:rsidR="00A37640">
        <w:rPr>
          <w:rFonts w:cs="Times New Roman"/>
          <w:szCs w:val="24"/>
        </w:rPr>
        <w:t xml:space="preserve"> of code or just reference a single variable </w:t>
      </w:r>
      <w:del w:id="68" w:author="Michael Decker" w:date="2020-04-01T14:09:00Z">
        <w:r w:rsidR="00A37640" w:rsidDel="0019771B">
          <w:rPr>
            <w:rFonts w:cs="Times New Roman"/>
            <w:szCs w:val="24"/>
          </w:rPr>
          <w:delText xml:space="preserve">in </w:delText>
        </w:r>
      </w:del>
      <w:r w:rsidR="00A37640">
        <w:rPr>
          <w:rFonts w:cs="Times New Roman"/>
          <w:szCs w:val="24"/>
        </w:rPr>
        <w:t xml:space="preserve">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65644A6"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w:t>
      </w:r>
      <w:del w:id="69" w:author="Michael Decker" w:date="2020-04-01T14:10:00Z">
        <w:r w:rsidR="00E1350B" w:rsidDel="0019771B">
          <w:rPr>
            <w:rFonts w:cs="Times New Roman"/>
            <w:szCs w:val="24"/>
          </w:rPr>
          <w:delText xml:space="preserve">and </w:delText>
        </w:r>
      </w:del>
      <w:r w:rsidR="00E1350B">
        <w:rPr>
          <w:rFonts w:cs="Times New Roman"/>
          <w:szCs w:val="24"/>
        </w:rPr>
        <w:t>Javadoc</w:t>
      </w:r>
      <w:ins w:id="70" w:author="Michael Decker" w:date="2020-04-01T14:10:00Z">
        <w:r w:rsidR="0019771B">
          <w:rPr>
            <w:rFonts w:cs="Times New Roman"/>
            <w:szCs w:val="24"/>
          </w:rPr>
          <w:t>, etc</w:t>
        </w:r>
      </w:ins>
      <w:r w:rsidR="00E1350B">
        <w:rPr>
          <w:rFonts w:cs="Times New Roman"/>
          <w:szCs w:val="24"/>
        </w:rPr>
        <w:t xml:space="preserve">.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w:t>
      </w:r>
      <w:r w:rsidR="00EB42AD">
        <w:rPr>
          <w:rFonts w:cs="Times New Roman"/>
          <w:szCs w:val="24"/>
        </w:rPr>
        <w:lastRenderedPageBreak/>
        <w:t>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ins w:id="71" w:author="Michael Decker" w:date="2020-04-01T14:11:00Z">
        <w:r w:rsidR="00A67793">
          <w:rPr>
            <w:rFonts w:cs="Times New Roman"/>
            <w:szCs w:val="24"/>
          </w:rPr>
          <w:t>n</w:t>
        </w:r>
      </w:ins>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4A2B62D"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72" w:author="Michael Decker" w:date="2020-04-01T14:11:00Z">
        <w:r w:rsidR="00DD7445" w:rsidRPr="002248ED" w:rsidDel="00A67793">
          <w:rPr>
            <w:rFonts w:cs="Times New Roman"/>
            <w:szCs w:val="24"/>
          </w:rPr>
          <w:delText>s focused primarily in natural language processing</w:delText>
        </w:r>
      </w:del>
      <w:r w:rsidR="00DD7445" w:rsidRPr="002248ED">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w:t>
      </w:r>
      <w:r w:rsidR="005F1CAB">
        <w:rPr>
          <w:rFonts w:cs="Times New Roman"/>
          <w:szCs w:val="24"/>
        </w:rPr>
        <w:lastRenderedPageBreak/>
        <w:t xml:space="preserve">discuss our methodology and how </w:t>
      </w:r>
      <w:commentRangeStart w:id="73"/>
      <w:r w:rsidR="005F1CAB">
        <w:rPr>
          <w:rFonts w:cs="Times New Roman"/>
          <w:szCs w:val="24"/>
        </w:rPr>
        <w:t>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ins w:id="74" w:author="Michael Decker" w:date="2020-04-01T14:13:00Z">
        <w:r w:rsidR="00F81439">
          <w:rPr>
            <w:rFonts w:cs="Times New Roman"/>
            <w:szCs w:val="24"/>
          </w:rPr>
          <w:t xml:space="preserve">which </w:t>
        </w:r>
      </w:ins>
      <w:r w:rsidR="004C15B3" w:rsidRPr="002248ED">
        <w:rPr>
          <w:rFonts w:cs="Times New Roman"/>
          <w:szCs w:val="24"/>
        </w:rPr>
        <w:t>giv</w:t>
      </w:r>
      <w:del w:id="75" w:author="Michael Decker" w:date="2020-04-01T14:13:00Z">
        <w:r w:rsidR="004C15B3" w:rsidRPr="002248ED" w:rsidDel="00F81439">
          <w:rPr>
            <w:rFonts w:cs="Times New Roman"/>
            <w:szCs w:val="24"/>
          </w:rPr>
          <w:delText>ing</w:delText>
        </w:r>
      </w:del>
      <w:ins w:id="76" w:author="Michael Decker" w:date="2020-04-01T14:13:00Z">
        <w:r w:rsidR="00F81439">
          <w:rPr>
            <w:rFonts w:cs="Times New Roman"/>
            <w:szCs w:val="24"/>
          </w:rPr>
          <w:t>es</w:t>
        </w:r>
      </w:ins>
      <w:r w:rsidR="004C15B3" w:rsidRPr="002248ED">
        <w:rPr>
          <w:rFonts w:cs="Times New Roman"/>
          <w:szCs w:val="24"/>
        </w:rPr>
        <w:t xml:space="preserve"> a brief overlay on all our results.</w:t>
      </w:r>
      <w:commentRangeEnd w:id="73"/>
      <w:r w:rsidR="00994D19">
        <w:rPr>
          <w:rStyle w:val="CommentReference"/>
        </w:rPr>
        <w:commentReference w:id="7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77" w:name="_Ref32248431"/>
      <w:r w:rsidRPr="00347B64">
        <w:t xml:space="preserve"> </w:t>
      </w:r>
      <w:bookmarkEnd w:id="77"/>
    </w:p>
    <w:p w14:paraId="00202F93" w14:textId="30692AB8" w:rsidR="004E5433" w:rsidRPr="00347B64" w:rsidRDefault="00B00EC7" w:rsidP="00FC75A8">
      <w:pPr>
        <w:pStyle w:val="ChapterTitle"/>
      </w:pPr>
      <w:r>
        <w:t>Related Work</w:t>
      </w:r>
    </w:p>
    <w:p w14:paraId="2EED8F31" w14:textId="22FF996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w:t>
      </w:r>
      <w:ins w:id="78" w:author="Michael Decker" w:date="2020-04-01T14:56:00Z">
        <w:r w:rsidR="00BE097F">
          <w:rPr>
            <w:rFonts w:cs="Times New Roman"/>
            <w:szCs w:val="24"/>
          </w:rPr>
          <w:t>,</w:t>
        </w:r>
      </w:ins>
      <w:del w:id="79" w:author="Michael Decker" w:date="2020-04-01T14:56:00Z">
        <w:r w:rsidR="00904650" w:rsidDel="00BE097F">
          <w:rPr>
            <w:rFonts w:cs="Times New Roman"/>
            <w:szCs w:val="24"/>
          </w:rPr>
          <w:delText xml:space="preserve"> this</w:delText>
        </w:r>
      </w:del>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2.1</w:t>
      </w:r>
      <w:del w:id="80" w:author="Michael Decker" w:date="2020-04-01T14:56:00Z">
        <w:r w:rsidR="00CA4B03" w:rsidDel="00734C87">
          <w:rPr>
            <w:rFonts w:cs="Times New Roman"/>
            <w:szCs w:val="24"/>
          </w:rPr>
          <w:delText>.</w:delText>
        </w:r>
      </w:del>
      <w:r w:rsidR="00CA4B03">
        <w:rPr>
          <w:rFonts w:cs="Times New Roman"/>
          <w:szCs w:val="24"/>
        </w:rPr>
        <w:t xml:space="preserve">, </w:t>
      </w:r>
      <w:r w:rsidR="00CA4B03">
        <w:rPr>
          <w:rFonts w:cs="Times New Roman"/>
          <w:szCs w:val="24"/>
        </w:rPr>
        <w:fldChar w:fldCharType="end"/>
      </w:r>
      <w:r w:rsidR="00CA4B03">
        <w:rPr>
          <w:rFonts w:cs="Times New Roman"/>
          <w:szCs w:val="24"/>
        </w:rPr>
        <w:t>we provide related work in the study of comment taxonom</w:t>
      </w:r>
      <w:ins w:id="81" w:author="Michael Decker" w:date="2020-04-01T14:56:00Z">
        <w:r w:rsidR="00361438">
          <w:rPr>
            <w:rFonts w:cs="Times New Roman"/>
            <w:szCs w:val="24"/>
          </w:rPr>
          <w:t>ies</w:t>
        </w:r>
      </w:ins>
      <w:del w:id="82" w:author="Michael Decker" w:date="2020-04-01T14:56:00Z">
        <w:r w:rsidR="00CA4B03" w:rsidDel="00361438">
          <w:rPr>
            <w:rFonts w:cs="Times New Roman"/>
            <w:szCs w:val="24"/>
          </w:rPr>
          <w:delText>y</w:delText>
        </w:r>
      </w:del>
      <w:r w:rsidR="00CA4B03">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del w:id="83"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del w:id="84" w:author="Michael Decker" w:date="2020-04-01T14:57:00Z">
        <w:r w:rsidR="00CA4B03" w:rsidDel="00734C87">
          <w:rPr>
            <w:rFonts w:cs="Times New Roman"/>
            <w:szCs w:val="24"/>
          </w:rPr>
          <w:delText xml:space="preserve">. </w:delText>
        </w:r>
      </w:del>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del w:id="85"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del w:id="86" w:author="Michael Decker" w:date="2020-04-01T14:57:00Z">
        <w:r w:rsidR="00CA4B03" w:rsidDel="0040644D">
          <w:rPr>
            <w:rFonts w:cs="Times New Roman"/>
            <w:szCs w:val="24"/>
          </w:rPr>
          <w:delText xml:space="preserve">. </w:delText>
        </w:r>
      </w:del>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87" w:name="_Ref35456368"/>
      <w:r>
        <w:t>Taxonomy</w:t>
      </w:r>
      <w:bookmarkEnd w:id="87"/>
    </w:p>
    <w:p w14:paraId="42A7E2ED" w14:textId="5D709A7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 xml:space="preserve">are links to websites or other comments that are not directly related to the source code. This taxonomy which they have developed is highly related to our research, however, they choose to </w:t>
      </w:r>
      <w:commentRangeStart w:id="88"/>
      <w:r>
        <w:rPr>
          <w:rFonts w:cs="Times New Roman"/>
          <w:szCs w:val="24"/>
        </w:rPr>
        <w:t xml:space="preserve">ignore </w:t>
      </w:r>
      <w:r w:rsidR="00CA4B03">
        <w:rPr>
          <w:rFonts w:cs="Times New Roman"/>
          <w:szCs w:val="24"/>
        </w:rPr>
        <w:t>task</w:t>
      </w:r>
      <w:r>
        <w:rPr>
          <w:rFonts w:cs="Times New Roman"/>
          <w:szCs w:val="24"/>
        </w:rPr>
        <w:t xml:space="preserve"> comments and provide little focus on them whereas these types of comments </w:t>
      </w:r>
      <w:r w:rsidR="00847C09">
        <w:rPr>
          <w:rFonts w:cs="Times New Roman"/>
          <w:szCs w:val="24"/>
        </w:rPr>
        <w:t>are what we</w:t>
      </w:r>
      <w:r>
        <w:rPr>
          <w:rFonts w:cs="Times New Roman"/>
          <w:szCs w:val="24"/>
        </w:rPr>
        <w:t xml:space="preserve"> focus on and expand the taxonomy of.</w:t>
      </w:r>
      <w:r w:rsidR="007C4EAF">
        <w:rPr>
          <w:rFonts w:cs="Times New Roman"/>
          <w:szCs w:val="24"/>
        </w:rPr>
        <w:t xml:space="preserve"> The development of a taxonomy is vital when trying to develop a thorough understanding of comments and comment structure.</w:t>
      </w:r>
      <w:commentRangeEnd w:id="88"/>
      <w:r w:rsidR="00FE56D4">
        <w:rPr>
          <w:rStyle w:val="CommentReference"/>
        </w:rPr>
        <w:commentReference w:id="88"/>
      </w:r>
    </w:p>
    <w:p w14:paraId="42C7C3E9" w14:textId="04EA88F1"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 2011]</w:t>
      </w:r>
      <w:r>
        <w:rPr>
          <w:rFonts w:cs="Times New Roman"/>
          <w:szCs w:val="24"/>
        </w:rPr>
        <w:fldChar w:fldCharType="end"/>
      </w:r>
      <w:r>
        <w:rPr>
          <w:rFonts w:cs="Times New Roman"/>
          <w:szCs w:val="24"/>
        </w:rPr>
        <w:t>. Second is the comment type, here they define 4 types of comments, a code explanation, TODO comments, commented-out code</w:t>
      </w:r>
      <w:ins w:id="89" w:author="Michael Decker" w:date="2020-04-01T14:59:00Z">
        <w:r w:rsidR="00C602EA">
          <w:rPr>
            <w:rFonts w:cs="Times New Roman"/>
            <w:szCs w:val="24"/>
          </w:rPr>
          <w:t>,</w:t>
        </w:r>
      </w:ins>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 2011]</w:t>
      </w:r>
      <w:r w:rsidR="00E92405">
        <w:rPr>
          <w:rFonts w:cs="Times New Roman"/>
          <w:szCs w:val="24"/>
        </w:rPr>
        <w:fldChar w:fldCharType="end"/>
      </w:r>
      <w:r w:rsidR="00E92405">
        <w:rPr>
          <w:rFonts w:cs="Times New Roman"/>
          <w:szCs w:val="24"/>
        </w:rPr>
        <w:t xml:space="preserve">. </w:t>
      </w:r>
      <w:commentRangeStart w:id="90"/>
      <w:r w:rsidR="00E92405">
        <w:rPr>
          <w:rFonts w:cs="Times New Roman"/>
          <w:szCs w:val="24"/>
        </w:rPr>
        <w:t>Our taxonomy differs from theirs because we focus more on the construction of the comment, whereas their team focuses on the location of the comment and explanatory value.</w:t>
      </w:r>
      <w:commentRangeEnd w:id="90"/>
      <w:r w:rsidR="00C602EA">
        <w:rPr>
          <w:rStyle w:val="CommentReference"/>
        </w:rPr>
        <w:commentReference w:id="90"/>
      </w:r>
    </w:p>
    <w:p w14:paraId="69FCC460" w14:textId="376E47CB" w:rsidR="00FA7B2B" w:rsidRDefault="00FA7B2B" w:rsidP="00FA7B2B">
      <w:pPr>
        <w:pStyle w:val="Heading2"/>
      </w:pPr>
      <w:bookmarkStart w:id="91" w:name="_Ref34208077"/>
      <w:r>
        <w:lastRenderedPageBreak/>
        <w:t>Detecting Code in Unstructured Text</w:t>
      </w:r>
      <w:bookmarkEnd w:id="91"/>
    </w:p>
    <w:p w14:paraId="7F9AA12B" w14:textId="665D2D07"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w:t>
      </w:r>
      <w:del w:id="92" w:author="Michael Decker" w:date="2020-04-01T15:03:00Z">
        <w:r w:rsidR="002A06D3" w:rsidDel="00163393">
          <w:delText xml:space="preserve">This is because our goal is to detect </w:delText>
        </w:r>
        <w:r w:rsidR="00AF19A8" w:rsidDel="00163393">
          <w:delText>commented-out code</w:delText>
        </w:r>
        <w:r w:rsidR="002A06D3" w:rsidDel="00163393">
          <w:delText xml:space="preserve"> as a whole rather than snippets within comments.</w:delText>
        </w:r>
      </w:del>
    </w:p>
    <w:p w14:paraId="1AF4A529" w14:textId="1119701D" w:rsidR="00345FEF" w:rsidRPr="00FA7B2B" w:rsidRDefault="00345FEF" w:rsidP="00FA7B2B">
      <w:r>
        <w:t xml:space="preserve">Another example of the detection of code is provided by </w:t>
      </w:r>
      <w:proofErr w:type="spellStart"/>
      <w:r>
        <w:t>Abdalkareem</w:t>
      </w:r>
      <w:proofErr w:type="spellEnd"/>
      <w:r>
        <w:t xml:space="preserve"> et al. in the</w:t>
      </w:r>
      <w:r w:rsidR="003A17F6">
        <w:t>ir</w:t>
      </w:r>
      <w:r>
        <w:t xml:space="preserve"> study </w:t>
      </w:r>
      <w:r w:rsidR="00387A5A">
        <w:t>where</w:t>
      </w:r>
      <w:r>
        <w:t xml:space="preserve"> </w:t>
      </w:r>
      <w:ins w:id="93" w:author="Michael Decker" w:date="2020-04-01T15:03:00Z">
        <w:r w:rsidR="00163393">
          <w:t xml:space="preserve">they </w:t>
        </w:r>
      </w:ins>
      <w:r>
        <w:t xml:space="preserve">pulled </w:t>
      </w:r>
      <w:r w:rsidR="00387A5A">
        <w:t xml:space="preserve">code </w:t>
      </w:r>
      <w:r>
        <w:t xml:space="preserve">from </w:t>
      </w:r>
      <w:proofErr w:type="spellStart"/>
      <w:r>
        <w:t>StackOverflow</w:t>
      </w:r>
      <w:proofErr w:type="spellEnd"/>
      <w:r w:rsidR="00387A5A">
        <w:t xml:space="preserve"> for part of a gold set</w:t>
      </w:r>
      <w:r>
        <w:t xml:space="preserve">. </w:t>
      </w:r>
      <w:r w:rsidR="00387A5A">
        <w:t xml:space="preserve"> The </w:t>
      </w:r>
      <w:del w:id="94" w:author="Michael Decker" w:date="2020-04-01T15:03:00Z">
        <w:r w:rsidR="00387A5A" w:rsidDel="002136EF">
          <w:delText>heuristice</w:delText>
        </w:r>
      </w:del>
      <w:ins w:id="95" w:author="Michael Decker" w:date="2020-04-01T15:03:00Z">
        <w:r w:rsidR="002136EF">
          <w:t>heuristic</w:t>
        </w:r>
      </w:ins>
      <w:r w:rsidR="00387A5A">
        <w:t xml:space="preserve"> </w:t>
      </w:r>
      <w:proofErr w:type="spellStart"/>
      <w:r w:rsidR="00387A5A">
        <w:t>Abdalkareem</w:t>
      </w:r>
      <w:proofErr w:type="spellEnd"/>
      <w:r w:rsidR="00387A5A">
        <w:t xml:space="preserve"> et al. employ is simple.  Since </w:t>
      </w:r>
      <w:proofErr w:type="spellStart"/>
      <w:r w:rsidR="00387A5A">
        <w:t>StackOverflow</w:t>
      </w:r>
      <w:proofErr w:type="spellEnd"/>
      <w:r w:rsidR="00387A5A">
        <w:t xml:space="preserve"> posts are in html, they consider text within code tags as code.  </w:t>
      </w:r>
      <w:del w:id="96" w:author="Michael Decker" w:date="2020-04-01T15:03:00Z">
        <w:r w:rsidR="00387A5A" w:rsidDel="002136EF">
          <w:delText>Additionly</w:delText>
        </w:r>
      </w:del>
      <w:ins w:id="97" w:author="Michael Decker" w:date="2020-04-01T15:03:00Z">
        <w:r w:rsidR="002136EF">
          <w:t>Additionally</w:t>
        </w:r>
      </w:ins>
      <w:r w:rsidR="00387A5A">
        <w:t xml:space="preserve">, the </w:t>
      </w:r>
      <w:r>
        <w:t xml:space="preserve">answers </w:t>
      </w:r>
      <w:r w:rsidR="00387A5A">
        <w:t>have to b</w:t>
      </w:r>
      <w:r>
        <w:t xml:space="preserve">e five lines or greater. The reason they chose to exclude anything less than five lines was because they were concerned that code </w:t>
      </w:r>
      <w:ins w:id="98" w:author="Michael Decker" w:date="2020-04-01T15:03:00Z">
        <w:r w:rsidR="002136EF">
          <w:t xml:space="preserve">tags </w:t>
        </w:r>
      </w:ins>
      <w:r>
        <w:t xml:space="preserve">with less </w:t>
      </w:r>
      <w:r>
        <w:lastRenderedPageBreak/>
        <w:t xml:space="preserve">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 2017]</w:t>
      </w:r>
      <w:r>
        <w:fldChar w:fldCharType="end"/>
      </w:r>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39589F">
        <w:t>.  Likewise, the results our work is applicable to the text in code-tags to fu</w:t>
      </w:r>
      <w:ins w:id="99" w:author="Michael Decker" w:date="2020-04-01T15:04:00Z">
        <w:r w:rsidR="002136EF">
          <w:t>r</w:t>
        </w:r>
      </w:ins>
      <w:r w:rsidR="0039589F">
        <w:t>ther validate if they are code or not</w:t>
      </w:r>
      <w:r w:rsidR="002A06D3">
        <w:t>.</w:t>
      </w:r>
    </w:p>
    <w:p w14:paraId="172B5745" w14:textId="170A9A0E" w:rsidR="00AB11E8" w:rsidRDefault="0038016B" w:rsidP="00AB11E8">
      <w:pPr>
        <w:pStyle w:val="Heading2"/>
      </w:pPr>
      <w:bookmarkStart w:id="100" w:name="_Ref33723021"/>
      <w:r>
        <w:t xml:space="preserve"> </w:t>
      </w:r>
      <w:bookmarkStart w:id="101" w:name="_Ref34207242"/>
      <w:commentRangeStart w:id="102"/>
      <w:r w:rsidR="00AB11E8">
        <w:t xml:space="preserve">Comment Generation </w:t>
      </w:r>
      <w:bookmarkEnd w:id="100"/>
      <w:bookmarkEnd w:id="101"/>
      <w:commentRangeEnd w:id="102"/>
      <w:r w:rsidR="00F31954">
        <w:rPr>
          <w:rStyle w:val="CommentReference"/>
          <w:rFonts w:eastAsiaTheme="minorHAnsi" w:cstheme="minorBidi"/>
          <w:b w:val="0"/>
          <w:bCs w:val="0"/>
          <w:color w:val="auto"/>
        </w:rPr>
        <w:commentReference w:id="102"/>
      </w:r>
    </w:p>
    <w:p w14:paraId="7E129D74" w14:textId="56062429"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del w:id="103" w:author="Michael Decker" w:date="2020-04-01T15:05:00Z">
        <w:r w:rsidR="00221129" w:rsidDel="008D79FB">
          <w:rPr>
            <w:rFonts w:cs="Times New Roman"/>
            <w:szCs w:val="24"/>
          </w:rPr>
          <w:delText>using machine learning approaches</w:delText>
        </w:r>
        <w:r w:rsidR="00191E0C" w:rsidDel="008D79FB">
          <w:rPr>
            <w:rFonts w:cs="Times New Roman"/>
            <w:szCs w:val="24"/>
          </w:rPr>
          <w:delText xml:space="preserve"> </w:delText>
        </w:r>
      </w:del>
      <w:r w:rsidR="00191E0C">
        <w:rPr>
          <w:rFonts w:cs="Times New Roman"/>
          <w:szCs w:val="24"/>
        </w:rPr>
        <w:t>is not without its problems</w:t>
      </w:r>
      <w:ins w:id="104" w:author="Michael Decker" w:date="2020-04-01T15:05:00Z">
        <w:r w:rsidR="008D79FB">
          <w:rPr>
            <w:rFonts w:cs="Times New Roman"/>
            <w:szCs w:val="24"/>
          </w:rPr>
          <w:t>,</w:t>
        </w:r>
      </w:ins>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ins w:id="105" w:author="Michael Decker" w:date="2020-04-01T15:05:00Z">
        <w:r w:rsidR="008D79FB">
          <w:rPr>
            <w:rFonts w:cs="Times New Roman"/>
            <w:szCs w:val="24"/>
          </w:rPr>
          <w:t>,</w:t>
        </w:r>
      </w:ins>
      <w:r w:rsidR="009B5DD5">
        <w:rPr>
          <w:rFonts w:cs="Times New Roman"/>
          <w:szCs w:val="24"/>
        </w:rPr>
        <w:t xml:space="preserve">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4F6B9AA1"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ins w:id="106" w:author="Michael Decker" w:date="2020-04-01T15:07:00Z">
        <w:r w:rsidR="00275770">
          <w:rPr>
            <w:rFonts w:cs="Times New Roman"/>
            <w:szCs w:val="24"/>
          </w:rPr>
          <w:t>can be</w:t>
        </w:r>
      </w:ins>
      <w:del w:id="107" w:author="Michael Decker" w:date="2020-04-01T15:07:00Z">
        <w:r w:rsidDel="00275770">
          <w:rPr>
            <w:rFonts w:cs="Times New Roman"/>
            <w:szCs w:val="24"/>
          </w:rPr>
          <w:delText>is</w:delText>
        </w:r>
      </w:del>
      <w:r>
        <w:rPr>
          <w:rFonts w:cs="Times New Roman"/>
          <w:szCs w:val="24"/>
        </w:rPr>
        <w:t xml:space="preserve"> extremely computationally expensive.</w:t>
      </w:r>
      <w:ins w:id="108" w:author="Michael Decker" w:date="2020-04-01T15:09:00Z">
        <w:r w:rsidR="00372AD6">
          <w:rPr>
            <w:rFonts w:cs="Times New Roman"/>
            <w:szCs w:val="24"/>
          </w:rPr>
          <w:t xml:space="preserve">  An example is that of Song et al., </w:t>
        </w:r>
      </w:ins>
      <w:del w:id="109" w:author="Michael Decker" w:date="2020-04-01T15:09:00Z">
        <w:r w:rsidDel="00372AD6">
          <w:rPr>
            <w:rFonts w:cs="Times New Roman"/>
            <w:szCs w:val="24"/>
          </w:rPr>
          <w:delText xml:space="preserve"> The reason being is that you</w:delText>
        </w:r>
      </w:del>
      <w:ins w:id="110" w:author="Michael Decker" w:date="2020-04-01T15:09:00Z">
        <w:r w:rsidR="00372AD6">
          <w:rPr>
            <w:rFonts w:cs="Times New Roman"/>
            <w:szCs w:val="24"/>
          </w:rPr>
          <w:t xml:space="preserve">where they </w:t>
        </w:r>
      </w:ins>
      <w:del w:id="111" w:author="Michael Decker" w:date="2020-04-01T15:09:00Z">
        <w:r w:rsidDel="00372AD6">
          <w:rPr>
            <w:rFonts w:cs="Times New Roman"/>
            <w:szCs w:val="24"/>
          </w:rPr>
          <w:delText xml:space="preserve"> </w:delText>
        </w:r>
      </w:del>
      <w:r>
        <w:rPr>
          <w:rFonts w:cs="Times New Roman"/>
          <w:szCs w:val="24"/>
        </w:rPr>
        <w:t>first</w:t>
      </w:r>
      <w:del w:id="112" w:author="Michael Decker" w:date="2020-04-01T15:09:00Z">
        <w:r w:rsidDel="00372AD6">
          <w:rPr>
            <w:rFonts w:cs="Times New Roman"/>
            <w:szCs w:val="24"/>
          </w:rPr>
          <w:delText xml:space="preserve"> need to</w:delText>
        </w:r>
      </w:del>
      <w:r>
        <w:rPr>
          <w:rFonts w:cs="Times New Roman"/>
          <w:szCs w:val="24"/>
        </w:rPr>
        <w:t xml:space="preserve"> process all of the text and analyze it using a variety of different </w:t>
      </w:r>
      <w:del w:id="113" w:author="Michael Decker" w:date="2020-04-01T15:08:00Z">
        <w:r w:rsidDel="003E4FF0">
          <w:rPr>
            <w:rFonts w:cs="Times New Roman"/>
            <w:szCs w:val="24"/>
          </w:rPr>
          <w:delText>machine learning models</w:delText>
        </w:r>
      </w:del>
      <w:ins w:id="114" w:author="Michael Decker" w:date="2020-04-01T15:08:00Z">
        <w:r w:rsidR="003E4FF0">
          <w:rPr>
            <w:rFonts w:cs="Times New Roman"/>
            <w:szCs w:val="24"/>
          </w:rPr>
          <w:t>information retrieval methods</w:t>
        </w:r>
      </w:ins>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w:t>
      </w:r>
      <w:r w:rsidR="00221129">
        <w:rPr>
          <w:rFonts w:cs="Times New Roman"/>
          <w:szCs w:val="24"/>
        </w:rPr>
        <w:lastRenderedPageBreak/>
        <w:t>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t>
      </w:r>
      <w:commentRangeStart w:id="115"/>
      <w:r w:rsidR="00D8059E">
        <w:rPr>
          <w:rFonts w:cs="Times New Roman"/>
          <w:szCs w:val="24"/>
        </w:rPr>
        <w:t>which is something that we hope our research may prove as an aide in.</w:t>
      </w:r>
      <w:commentRangeEnd w:id="115"/>
      <w:r w:rsidR="00130E57">
        <w:rPr>
          <w:rStyle w:val="CommentReference"/>
        </w:rPr>
        <w:commentReference w:id="115"/>
      </w:r>
    </w:p>
    <w:p w14:paraId="09A7F98E" w14:textId="4C9A4179"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del w:id="116" w:author="Michael Decker" w:date="2020-04-01T15:11:00Z">
        <w:r w:rsidDel="00CF1FEB">
          <w:rPr>
            <w:rFonts w:cs="Times New Roman"/>
            <w:szCs w:val="24"/>
          </w:rPr>
          <w:delText xml:space="preserve">that </w:delText>
        </w:r>
      </w:del>
      <w:ins w:id="117" w:author="Michael Decker" w:date="2020-04-01T15:11:00Z">
        <w:r w:rsidR="00CF1FEB">
          <w:rPr>
            <w:rFonts w:cs="Times New Roman"/>
            <w:szCs w:val="24"/>
          </w:rPr>
          <w:t>th</w:t>
        </w:r>
        <w:r w:rsidR="00CF1FEB">
          <w:rPr>
            <w:rFonts w:cs="Times New Roman"/>
            <w:szCs w:val="24"/>
          </w:rPr>
          <w:t>e</w:t>
        </w:r>
        <w:r w:rsidR="00CF1FEB">
          <w:rPr>
            <w:rFonts w:cs="Times New Roman"/>
            <w:szCs w:val="24"/>
          </w:rPr>
          <w:t xml:space="preserve"> </w:t>
        </w:r>
      </w:ins>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0E24BCFE"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ins w:id="118" w:author="Michael Decker" w:date="2020-04-01T15:13:00Z">
        <w:r w:rsidR="00A95525">
          <w:rPr>
            <w:rFonts w:cs="Times New Roman"/>
            <w:szCs w:val="24"/>
          </w:rPr>
          <w:t xml:space="preserve">method </w:t>
        </w:r>
      </w:ins>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w:t>
      </w:r>
      <w:ins w:id="119" w:author="Michael Decker" w:date="2020-04-01T15:18:00Z">
        <w:r w:rsidR="00D6268D">
          <w:rPr>
            <w:rFonts w:cs="Times New Roman"/>
            <w:szCs w:val="24"/>
          </w:rPr>
          <w:t xml:space="preserve">  </w:t>
        </w:r>
      </w:ins>
      <w:moveToRangeStart w:id="120" w:author="Michael Decker" w:date="2020-04-01T15:18:00Z" w:name="move36646718"/>
      <w:moveTo w:id="121" w:author="Michael Decker" w:date="2020-04-01T15:18:00Z">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w:t>
        </w:r>
        <w:del w:id="122" w:author="Michael Decker" w:date="2020-04-01T15:19:00Z">
          <w:r w:rsidR="00D6268D" w:rsidDel="00A34138">
            <w:rPr>
              <w:rFonts w:cs="Times New Roman"/>
              <w:szCs w:val="24"/>
            </w:rPr>
            <w:delText>, each of these stereotype categories handle different sections of source code for C++</w:delText>
          </w:r>
        </w:del>
        <w:r w:rsidR="00D6268D">
          <w:rPr>
            <w:rFonts w:cs="Times New Roman"/>
            <w:szCs w:val="24"/>
          </w:rPr>
          <w:t xml:space="preserve">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 2015]</w:t>
        </w:r>
        <w:r w:rsidR="00D6268D">
          <w:rPr>
            <w:rFonts w:cs="Times New Roman"/>
            <w:szCs w:val="24"/>
          </w:rPr>
          <w:fldChar w:fldCharType="end"/>
        </w:r>
      </w:moveTo>
      <w:moveToRangeEnd w:id="120"/>
      <w:ins w:id="123" w:author="Michael Decker" w:date="2020-04-01T15:18:00Z">
        <w:r w:rsidR="00D6268D">
          <w:rPr>
            <w:rFonts w:cs="Times New Roman"/>
            <w:szCs w:val="24"/>
          </w:rPr>
          <w:t xml:space="preserve">,  </w:t>
        </w:r>
      </w:ins>
      <w:del w:id="124" w:author="Michael Decker" w:date="2020-04-01T15:19:00Z">
        <w:r w:rsidR="007A12BB" w:rsidDel="00A34138">
          <w:rPr>
            <w:rFonts w:cs="Times New Roman"/>
            <w:szCs w:val="24"/>
          </w:rPr>
          <w:delText xml:space="preserve"> </w:delText>
        </w:r>
      </w:del>
      <w:ins w:id="125" w:author="Michael Decker" w:date="2020-04-01T15:16:00Z">
        <w:r w:rsidR="000779C6">
          <w:rPr>
            <w:rFonts w:cs="Times New Roman"/>
            <w:szCs w:val="24"/>
          </w:rPr>
          <w:t>The approach utilizes a template for each stereotype.  The contents of th</w:t>
        </w:r>
      </w:ins>
      <w:ins w:id="126" w:author="Michael Decker" w:date="2020-04-01T15:17:00Z">
        <w:r w:rsidR="000779C6">
          <w:rPr>
            <w:rFonts w:cs="Times New Roman"/>
            <w:szCs w:val="24"/>
          </w:rPr>
          <w:t>e templates are then filled in with specific information taken from the method body</w:t>
        </w:r>
      </w:ins>
      <w:ins w:id="127" w:author="Michael Decker" w:date="2020-04-01T15:18:00Z">
        <w:r w:rsidR="00AE0719">
          <w:rPr>
            <w:rFonts w:cs="Times New Roman"/>
            <w:szCs w:val="24"/>
          </w:rPr>
          <w:t xml:space="preserve"> to form a </w:t>
        </w:r>
      </w:ins>
      <w:ins w:id="128" w:author="Michael Decker" w:date="2020-04-01T15:19:00Z">
        <w:r w:rsidR="00AE0719">
          <w:rPr>
            <w:rFonts w:cs="Times New Roman"/>
            <w:szCs w:val="24"/>
          </w:rPr>
          <w:t>comment for the method</w:t>
        </w:r>
      </w:ins>
      <w:ins w:id="129" w:author="Michael Decker" w:date="2020-04-01T15:17:00Z">
        <w:r w:rsidR="000779C6">
          <w:rPr>
            <w:rFonts w:cs="Times New Roman"/>
            <w:szCs w:val="24"/>
          </w:rPr>
          <w:t xml:space="preserve"> </w:t>
        </w:r>
      </w:ins>
      <w:del w:id="130" w:author="Michael Decker" w:date="2020-04-01T15:17:00Z">
        <w:r w:rsidR="00AF6B34" w:rsidDel="000779C6">
          <w:rPr>
            <w:rFonts w:cs="Times New Roman"/>
            <w:szCs w:val="24"/>
          </w:rPr>
          <w:delText xml:space="preserve">The use of these stereotypes grouped into templates can provide a generic description of functions within source code </w:delText>
        </w:r>
      </w:del>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w:t>
      </w:r>
      <w:moveFromRangeStart w:id="131" w:author="Michael Decker" w:date="2020-04-01T15:18:00Z" w:name="move36646718"/>
      <w:moveFrom w:id="132" w:author="Michael Decker" w:date="2020-04-01T15:18:00Z">
        <w:r w:rsidR="00DB5749" w:rsidDel="00D6268D">
          <w:rPr>
            <w:rFonts w:cs="Times New Roman"/>
            <w:szCs w:val="24"/>
          </w:rPr>
          <w:t xml:space="preserve"> These method stereotypes are specified as the Structural Accessor</w:t>
        </w:r>
        <w:r w:rsidR="00D17B5A" w:rsidDel="00D6268D">
          <w:rPr>
            <w:rFonts w:cs="Times New Roman"/>
            <w:szCs w:val="24"/>
          </w:rPr>
          <w:t>(get, predict, property)</w:t>
        </w:r>
        <w:r w:rsidR="00DB5749" w:rsidDel="00D6268D">
          <w:rPr>
            <w:rFonts w:cs="Times New Roman"/>
            <w:szCs w:val="24"/>
          </w:rPr>
          <w:t>, Structural Mutator</w:t>
        </w:r>
        <w:r w:rsidR="00D17B5A" w:rsidDel="00D6268D">
          <w:rPr>
            <w:rFonts w:cs="Times New Roman"/>
            <w:szCs w:val="24"/>
          </w:rPr>
          <w:t>(set, command)</w:t>
        </w:r>
        <w:r w:rsidR="00DB5749" w:rsidDel="00D6268D">
          <w:rPr>
            <w:rFonts w:cs="Times New Roman"/>
            <w:szCs w:val="24"/>
          </w:rPr>
          <w:t>, Creational</w:t>
        </w:r>
        <w:r w:rsidR="00D17B5A" w:rsidDel="00D6268D">
          <w:rPr>
            <w:rFonts w:cs="Times New Roman"/>
            <w:szCs w:val="24"/>
          </w:rPr>
          <w:t>(factory)</w:t>
        </w:r>
        <w:r w:rsidR="00DB5749" w:rsidDel="00D6268D">
          <w:rPr>
            <w:rFonts w:cs="Times New Roman"/>
            <w:szCs w:val="24"/>
          </w:rPr>
          <w:t xml:space="preserve"> and </w:t>
        </w:r>
        <w:r w:rsidR="00D17B5A" w:rsidDel="00D6268D">
          <w:rPr>
            <w:rFonts w:cs="Times New Roman"/>
            <w:szCs w:val="24"/>
          </w:rPr>
          <w:t xml:space="preserve">Collaborational(collaborator, controller), each of these stereotype categories handle different sections of </w:t>
        </w:r>
        <w:r w:rsidR="00637B69" w:rsidDel="00D6268D">
          <w:rPr>
            <w:rFonts w:cs="Times New Roman"/>
            <w:szCs w:val="24"/>
          </w:rPr>
          <w:t xml:space="preserve">source code for C++ </w:t>
        </w:r>
        <w:r w:rsidR="00637B69" w:rsidDel="00D6268D">
          <w:rPr>
            <w:rFonts w:cs="Times New Roman"/>
            <w:szCs w:val="24"/>
          </w:rPr>
          <w:fldChar w:fldCharType="begin"/>
        </w:r>
        <w:r w:rsidR="00637B69" w:rsidDel="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sidDel="00D6268D">
          <w:rPr>
            <w:rFonts w:cs="Times New Roman"/>
            <w:szCs w:val="24"/>
          </w:rPr>
          <w:fldChar w:fldCharType="separate"/>
        </w:r>
        <w:r w:rsidR="00637B69" w:rsidRPr="00637B69" w:rsidDel="00D6268D">
          <w:rPr>
            <w:rFonts w:cs="Times New Roman"/>
          </w:rPr>
          <w:t>[Abid et al. 2015]</w:t>
        </w:r>
        <w:r w:rsidR="00637B69" w:rsidDel="00D6268D">
          <w:rPr>
            <w:rFonts w:cs="Times New Roman"/>
            <w:szCs w:val="24"/>
          </w:rPr>
          <w:fldChar w:fldCharType="end"/>
        </w:r>
      </w:moveFrom>
      <w:moveFromRangeEnd w:id="131"/>
      <w:del w:id="133" w:author="Michael Decker" w:date="2020-04-01T15:19:00Z">
        <w:r w:rsidR="00D17B5A" w:rsidDel="00AE0719">
          <w:rPr>
            <w:rFonts w:cs="Times New Roman"/>
            <w:szCs w:val="24"/>
          </w:rPr>
          <w:delText>.</w:delText>
        </w:r>
        <w:r w:rsidR="00637B69" w:rsidDel="00AE0719">
          <w:rPr>
            <w:rFonts w:cs="Times New Roman"/>
            <w:szCs w:val="24"/>
          </w:rPr>
          <w:delText xml:space="preserve"> All of this gathered information is placed at the top of the source code file, detailing the entire construction </w:delText>
        </w:r>
        <w:r w:rsidR="00B21A8A" w:rsidDel="00AE0719">
          <w:rPr>
            <w:rFonts w:cs="Times New Roman"/>
            <w:szCs w:val="24"/>
          </w:rPr>
          <w:delText xml:space="preserve">of the source code </w:delText>
        </w:r>
        <w:r w:rsidR="00B21A8A" w:rsidDel="00AE0719">
          <w:rPr>
            <w:rFonts w:cs="Times New Roman"/>
            <w:szCs w:val="24"/>
          </w:rPr>
          <w:fldChar w:fldCharType="begin"/>
        </w:r>
        <w:r w:rsidR="00B21A8A" w:rsidDel="00AE0719">
          <w:rPr>
            <w:rFonts w:cs="Times New Roman"/>
            <w:szCs w:val="24"/>
          </w:rPr>
          <w:del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B21A8A" w:rsidDel="00AE0719">
          <w:rPr>
            <w:rFonts w:cs="Times New Roman"/>
            <w:szCs w:val="24"/>
          </w:rPr>
          <w:fldChar w:fldCharType="separate"/>
        </w:r>
        <w:r w:rsidR="00B21A8A" w:rsidRPr="00B21A8A" w:rsidDel="00AE0719">
          <w:rPr>
            <w:rFonts w:cs="Times New Roman"/>
          </w:rPr>
          <w:delText>[Abid et al. 2015]</w:delText>
        </w:r>
        <w:r w:rsidR="00B21A8A" w:rsidDel="00AE0719">
          <w:rPr>
            <w:rFonts w:cs="Times New Roman"/>
            <w:szCs w:val="24"/>
          </w:rPr>
          <w:fldChar w:fldCharType="end"/>
        </w:r>
        <w:r w:rsidR="00B21A8A" w:rsidDel="00AE0719">
          <w:rPr>
            <w:rFonts w:cs="Times New Roman"/>
            <w:szCs w:val="24"/>
          </w:rPr>
          <w:delText>.</w:delText>
        </w:r>
      </w:del>
    </w:p>
    <w:p w14:paraId="4D73ECB8" w14:textId="3ACD84FC" w:rsidR="00785D21" w:rsidRDefault="00785D21" w:rsidP="000E69C1">
      <w:pPr>
        <w:pStyle w:val="Heading2"/>
      </w:pPr>
      <w:bookmarkStart w:id="134" w:name="_Ref35456517"/>
      <w:r>
        <w:lastRenderedPageBreak/>
        <w:t>Comment Quality</w:t>
      </w:r>
      <w:bookmarkEnd w:id="134"/>
    </w:p>
    <w:p w14:paraId="06629DC4" w14:textId="77777777" w:rsidR="00967444" w:rsidRDefault="001B278E" w:rsidP="003B1742">
      <w:pPr>
        <w:rPr>
          <w:ins w:id="135" w:author="Michael Decker" w:date="2020-04-01T15:48:00Z"/>
          <w:rFonts w:cs="Times New Roman"/>
          <w:szCs w:val="24"/>
        </w:rPr>
      </w:pPr>
      <w:r>
        <w:rPr>
          <w:rFonts w:cs="Times New Roman"/>
          <w:szCs w:val="24"/>
        </w:rPr>
        <w:t xml:space="preserve">One method of analyzing readability and comprehension </w:t>
      </w:r>
      <w:ins w:id="136" w:author="Michael Decker" w:date="2020-04-01T15:39:00Z">
        <w:r w:rsidR="008C2049">
          <w:rPr>
            <w:rFonts w:cs="Times New Roman"/>
            <w:szCs w:val="24"/>
          </w:rPr>
          <w:t xml:space="preserve">of software </w:t>
        </w:r>
      </w:ins>
      <w:r>
        <w:rPr>
          <w:rFonts w:cs="Times New Roman"/>
          <w:szCs w:val="24"/>
        </w:rPr>
        <w:t xml:space="preserve">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w:t>
      </w:r>
      <w:ins w:id="137" w:author="Michael Decker" w:date="2020-04-01T15:47:00Z">
        <w:r w:rsidR="003B1742">
          <w:rPr>
            <w:rFonts w:cs="Times New Roman"/>
            <w:szCs w:val="24"/>
          </w:rPr>
          <w:t xml:space="preserve"> </w:t>
        </w:r>
      </w:ins>
    </w:p>
    <w:p w14:paraId="5A1C7FE7" w14:textId="31DD0055" w:rsidR="00D82116" w:rsidDel="003B1742" w:rsidRDefault="003B1742" w:rsidP="00D82116">
      <w:pPr>
        <w:rPr>
          <w:del w:id="138" w:author="Michael Decker" w:date="2020-04-01T15:47:00Z"/>
          <w:rFonts w:cs="Times New Roman"/>
          <w:szCs w:val="24"/>
        </w:rPr>
      </w:pPr>
      <w:ins w:id="139" w:author="Michael Decker" w:date="2020-04-01T15:47:00Z">
        <w:r>
          <w:rPr>
            <w:rFonts w:cs="Times New Roman"/>
            <w:szCs w:val="24"/>
          </w:rPr>
          <w:t xml:space="preserve"> </w:t>
        </w:r>
      </w:ins>
      <w:commentRangeStart w:id="140"/>
    </w:p>
    <w:p w14:paraId="1B299377" w14:textId="0B876042" w:rsidR="00AB11E8" w:rsidRDefault="002D32C0" w:rsidP="00967444">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w:t>
      </w:r>
      <w:commentRangeEnd w:id="140"/>
      <w:r w:rsidR="003B1742">
        <w:rPr>
          <w:rStyle w:val="CommentReference"/>
        </w:rPr>
        <w:commentReference w:id="140"/>
      </w:r>
      <w:r w:rsidR="00A52AA4">
        <w:rPr>
          <w:rFonts w:cs="Times New Roman"/>
          <w:szCs w:val="24"/>
        </w:rPr>
        <w:t xml:space="preserve">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w:t>
      </w:r>
      <w:ins w:id="141" w:author="Michael Decker" w:date="2020-04-01T15:48:00Z">
        <w:r w:rsidR="00967444">
          <w:rPr>
            <w:rFonts w:cs="Times New Roman"/>
            <w:szCs w:val="24"/>
          </w:rPr>
          <w:t xml:space="preserve">  </w:t>
        </w:r>
      </w:ins>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E0747">
        <w:rPr>
          <w:rStyle w:val="Code"/>
          <w:rPrChange w:id="142" w:author="Michael Decker" w:date="2020-04-01T15:44:00Z">
            <w:rPr>
              <w:rFonts w:cs="Times New Roman"/>
              <w:szCs w:val="24"/>
            </w:rPr>
          </w:rPrChang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w:t>
      </w:r>
      <w:r w:rsidR="00AF6F1F">
        <w:rPr>
          <w:rFonts w:cs="Times New Roman"/>
          <w:szCs w:val="24"/>
        </w:rPr>
        <w:lastRenderedPageBreak/>
        <w:t xml:space="preserve">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A56978"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The largest finding of their research showed that the longer the project gets</w:t>
      </w:r>
      <w:ins w:id="143" w:author="Michael Decker" w:date="2020-04-01T15:52:00Z">
        <w:r w:rsidR="00967444">
          <w:rPr>
            <w:rFonts w:cs="Times New Roman"/>
            <w:szCs w:val="24"/>
          </w:rPr>
          <w:t>,</w:t>
        </w:r>
      </w:ins>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w:t>
      </w:r>
      <w:commentRangeStart w:id="144"/>
      <w:r w:rsidR="00F05240">
        <w:rPr>
          <w:rFonts w:cs="Times New Roman"/>
          <w:szCs w:val="24"/>
        </w:rPr>
        <w:t xml:space="preserve">related to our </w:t>
      </w:r>
      <w:r w:rsidR="00F05240" w:rsidRPr="004430D6">
        <w:rPr>
          <w:rFonts w:cs="Times New Roman"/>
          <w:b/>
          <w:bCs/>
          <w:szCs w:val="24"/>
        </w:rPr>
        <w:t>RQ 3</w:t>
      </w:r>
      <w:r w:rsidR="00F05240">
        <w:rPr>
          <w:rFonts w:cs="Times New Roman"/>
          <w:szCs w:val="24"/>
        </w:rPr>
        <w:t>, which has to do with the relative density of comment</w:t>
      </w:r>
      <w:r w:rsidR="00EF22AD">
        <w:rPr>
          <w:rFonts w:cs="Times New Roman"/>
          <w:szCs w:val="24"/>
        </w:rPr>
        <w:t>ed-out code</w:t>
      </w:r>
      <w:r w:rsidR="00F05240">
        <w:rPr>
          <w:rFonts w:cs="Times New Roman"/>
          <w:szCs w:val="24"/>
        </w:rPr>
        <w:t xml:space="preserve"> in open source projects. </w:t>
      </w:r>
      <w:ins w:id="145" w:author="Michael Decker" w:date="2020-04-01T15:52:00Z">
        <w:r w:rsidR="00967444">
          <w:rPr>
            <w:rFonts w:cs="Times New Roman"/>
            <w:szCs w:val="24"/>
          </w:rPr>
          <w:t xml:space="preserve"> </w:t>
        </w:r>
        <w:commentRangeEnd w:id="144"/>
        <w:r w:rsidR="00967444">
          <w:rPr>
            <w:rStyle w:val="CommentReference"/>
          </w:rPr>
          <w:commentReference w:id="144"/>
        </w:r>
      </w:ins>
    </w:p>
    <w:p w14:paraId="261323E1" w14:textId="77777777" w:rsidR="008E0747" w:rsidDel="00007467" w:rsidRDefault="008E0747" w:rsidP="008E0747">
      <w:pPr>
        <w:rPr>
          <w:del w:id="146" w:author="Michael Decker" w:date="2020-04-01T15:53:00Z"/>
        </w:rPr>
      </w:pPr>
      <w:r>
        <w:rPr>
          <w:rFonts w:cs="Times New Roman"/>
          <w:szCs w:val="24"/>
        </w:rPr>
        <w:t xml:space="preserve">Another area of study on comments is the study of comment coverage within source code. This research is directly applicable to work such as automatic comment generation as a way to verify that the comments that are being generated provide a </w:t>
      </w:r>
      <w:commentRangeStart w:id="147"/>
      <w:r>
        <w:rPr>
          <w:rFonts w:cs="Times New Roman"/>
          <w:szCs w:val="24"/>
        </w:rPr>
        <w:t xml:space="preserve">good quality study </w:t>
      </w:r>
      <w:commentRangeEnd w:id="147"/>
      <w:r>
        <w:rPr>
          <w:rStyle w:val="CommentReference"/>
        </w:rPr>
        <w:commentReference w:id="147"/>
      </w:r>
      <w:r>
        <w:rPr>
          <w:rFonts w:cs="Times New Roman"/>
          <w:szCs w:val="24"/>
        </w:rPr>
        <w:t xml:space="preserve">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 2019]</w:t>
      </w:r>
      <w:r>
        <w:rPr>
          <w:rFonts w:cs="Times New Roman"/>
          <w:szCs w:val="24"/>
        </w:rPr>
        <w:fldChar w:fldCharType="end"/>
      </w:r>
      <w:r>
        <w:rPr>
          <w:rFonts w:cs="Times New Roman"/>
          <w:szCs w:val="24"/>
        </w:rPr>
        <w:t xml:space="preserve">. To analyze and condense the massive amount of data that is produced by </w:t>
      </w:r>
      <w:r w:rsidRPr="00AF0414">
        <w:rPr>
          <w:rStyle w:val="Code"/>
        </w:rPr>
        <w:t>word2vec</w:t>
      </w:r>
      <w:r>
        <w:rPr>
          <w:rFonts w:cs="Times New Roman"/>
          <w:szCs w:val="24"/>
        </w:rPr>
        <w:t xml:space="preserve">, Chen et al. recommend the application of random forest machine learning algorithms. This is because not only are they very powerful when it comes to the analysis of classifiers and have many well-established implementations, but random forests are also very good for bagging and bootstrapping data. </w:t>
      </w:r>
    </w:p>
    <w:p w14:paraId="4E86D7D7" w14:textId="77777777" w:rsidR="008E0747" w:rsidRDefault="008E0747" w:rsidP="0048571D">
      <w:pPr>
        <w:rPr>
          <w:rFonts w:cs="Times New Roman"/>
          <w:szCs w:val="24"/>
        </w:rPr>
      </w:pPr>
    </w:p>
    <w:p w14:paraId="56354A00" w14:textId="27309406" w:rsidR="006B4409" w:rsidRDefault="006B4409" w:rsidP="006B4409">
      <w:pPr>
        <w:pStyle w:val="Heading2"/>
      </w:pPr>
      <w:bookmarkStart w:id="148" w:name="_Ref33723167"/>
      <w:bookmarkStart w:id="149" w:name="_Ref34207284"/>
      <w:r>
        <w:t>Automated Summarization and Text Detection</w:t>
      </w:r>
      <w:bookmarkEnd w:id="148"/>
      <w:bookmarkEnd w:id="149"/>
    </w:p>
    <w:p w14:paraId="0DAB7EC7" w14:textId="4593ECE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commentRangeStart w:id="150"/>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sidR="007A77A1">
        <w:rPr>
          <w:rFonts w:cs="Times New Roman"/>
          <w:szCs w:val="24"/>
        </w:rPr>
        <w:t xml:space="preserve"> </w:t>
      </w:r>
      <w:commentRangeEnd w:id="150"/>
      <w:r w:rsidR="00AD66F6">
        <w:rPr>
          <w:rStyle w:val="CommentReference"/>
        </w:rPr>
        <w:commentReference w:id="150"/>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4F6C6132" w:rsidR="004D4DDF" w:rsidRDefault="004D4DDF" w:rsidP="00E72C9A">
      <w:pPr>
        <w:rPr>
          <w:rFonts w:cs="Times New Roman"/>
          <w:szCs w:val="24"/>
        </w:rPr>
      </w:pPr>
      <w:r>
        <w:rPr>
          <w:rFonts w:cs="Times New Roman"/>
          <w:szCs w:val="24"/>
        </w:rPr>
        <w:lastRenderedPageBreak/>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proofErr w:type="spellStart"/>
      <w:ins w:id="151" w:author="Michael Decker" w:date="2020-04-01T15:57:00Z">
        <w:r w:rsidR="00D737DA">
          <w:rPr>
            <w:rFonts w:cs="Times New Roman"/>
            <w:szCs w:val="24"/>
          </w:rPr>
          <w:t>Bacchelli</w:t>
        </w:r>
        <w:proofErr w:type="spellEnd"/>
        <w:r w:rsidR="00D737DA">
          <w:rPr>
            <w:rFonts w:cs="Times New Roman"/>
            <w:szCs w:val="24"/>
          </w:rPr>
          <w:t xml:space="preserve"> et al. </w:t>
        </w:r>
      </w:ins>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Pr>
          <w:rFonts w:cs="Times New Roman"/>
          <w:szCs w:val="24"/>
        </w:rPr>
        <w:fldChar w:fldCharType="end"/>
      </w:r>
      <w:r>
        <w:rPr>
          <w:rFonts w:cs="Times New Roman"/>
          <w:szCs w:val="24"/>
        </w:rPr>
        <w:t xml:space="preserve"> recommend</w:t>
      </w:r>
      <w:del w:id="152" w:author="Michael Decker" w:date="2020-04-01T15:57:00Z">
        <w:r w:rsidDel="00D737DA">
          <w:rPr>
            <w:rFonts w:cs="Times New Roman"/>
            <w:szCs w:val="24"/>
          </w:rPr>
          <w:delText>ed</w:delText>
        </w:r>
      </w:del>
      <w:r>
        <w:rPr>
          <w:rFonts w:cs="Times New Roman"/>
          <w:szCs w:val="24"/>
        </w:rPr>
        <w:t xml:space="preserve"> a method for actually accomplishing this using a series of different linking techniques that are not limited to the studies on natural language processing. Of course</w:t>
      </w:r>
      <w:ins w:id="153" w:author="Michael Decker" w:date="2020-04-01T15:57:00Z">
        <w:r w:rsidR="00D737DA">
          <w:rPr>
            <w:rFonts w:cs="Times New Roman"/>
            <w:szCs w:val="24"/>
          </w:rPr>
          <w:t>,</w:t>
        </w:r>
      </w:ins>
      <w:r>
        <w:rPr>
          <w:rFonts w:cs="Times New Roman"/>
          <w:szCs w:val="24"/>
        </w:rPr>
        <w:t xml:space="preserve"> when considering methods outside of natural language processing such as regular mailing lists that are bound to projects</w:t>
      </w:r>
      <w:ins w:id="154" w:author="Michael Decker" w:date="2020-04-01T15:57:00Z">
        <w:r w:rsidR="00D737DA">
          <w:rPr>
            <w:rFonts w:cs="Times New Roman"/>
            <w:szCs w:val="24"/>
          </w:rPr>
          <w:t>,</w:t>
        </w:r>
      </w:ins>
      <w:r>
        <w:rPr>
          <w:rFonts w:cs="Times New Roman"/>
          <w:szCs w:val="24"/>
        </w:rPr>
        <w:t xml:space="preserve"> you can get an idea of whether or not conversation about source code is occurring</w:t>
      </w:r>
      <w:ins w:id="155" w:author="Michael Decker" w:date="2020-04-01T15:58:00Z">
        <w:r w:rsidR="00D737DA">
          <w:rPr>
            <w:rFonts w:cs="Times New Roman"/>
            <w:szCs w:val="24"/>
          </w:rPr>
          <w:t>.</w:t>
        </w:r>
      </w:ins>
      <w:del w:id="156" w:author="Michael Decker" w:date="2020-04-01T15:58:00Z">
        <w:r w:rsidDel="00D737DA">
          <w:rPr>
            <w:rFonts w:cs="Times New Roman"/>
            <w:szCs w:val="24"/>
          </w:rPr>
          <w:delText xml:space="preserve">, </w:delText>
        </w:r>
      </w:del>
      <w:ins w:id="157" w:author="Michael Decker" w:date="2020-04-01T15:58:00Z">
        <w:r w:rsidR="00D737DA">
          <w:rPr>
            <w:rFonts w:cs="Times New Roman"/>
            <w:szCs w:val="24"/>
          </w:rPr>
          <w:t xml:space="preserve"> </w:t>
        </w:r>
      </w:ins>
      <w:del w:id="158" w:author="Michael Decker" w:date="2020-04-01T15:58:00Z">
        <w:r w:rsidDel="00D737DA">
          <w:rPr>
            <w:rFonts w:cs="Times New Roman"/>
            <w:szCs w:val="24"/>
          </w:rPr>
          <w:delText>but</w:delText>
        </w:r>
      </w:del>
      <w:r>
        <w:rPr>
          <w:rFonts w:cs="Times New Roman"/>
          <w:szCs w:val="24"/>
        </w:rPr>
        <w:t xml:space="preserve"> </w:t>
      </w:r>
      <w:ins w:id="159" w:author="Michael Decker" w:date="2020-04-01T15:58:00Z">
        <w:r w:rsidR="00D737DA">
          <w:rPr>
            <w:rFonts w:cs="Times New Roman"/>
            <w:szCs w:val="24"/>
          </w:rPr>
          <w:t xml:space="preserve">However, </w:t>
        </w:r>
      </w:ins>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w:t>
      </w:r>
      <w:ins w:id="160" w:author="Michael Decker" w:date="2020-04-01T15:58:00Z">
        <w:r w:rsidR="00B548BD">
          <w:rPr>
            <w:rFonts w:cs="Times New Roman"/>
            <w:szCs w:val="24"/>
          </w:rPr>
          <w:t>,</w:t>
        </w:r>
      </w:ins>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6022FDB"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For example, in the field of detecting opinion spam</w:t>
      </w:r>
      <w:ins w:id="161" w:author="Michael Decker" w:date="2020-04-01T15:59:00Z">
        <w:r w:rsidR="00B548BD">
          <w:rPr>
            <w:rFonts w:cs="Times New Roman"/>
            <w:szCs w:val="24"/>
          </w:rPr>
          <w:t>,</w:t>
        </w:r>
      </w:ins>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Detecting spam occurs in a series of three main phases, no</w:t>
      </w:r>
      <w:ins w:id="162" w:author="Michael Decker" w:date="2020-04-01T15:59:00Z">
        <w:r w:rsidR="00B548BD">
          <w:rPr>
            <w:rFonts w:cs="Times New Roman"/>
            <w:szCs w:val="24"/>
          </w:rPr>
          <w:t>t</w:t>
        </w:r>
      </w:ins>
      <w:r w:rsidR="00941C81">
        <w:rPr>
          <w:rFonts w:cs="Times New Roman"/>
          <w:szCs w:val="24"/>
        </w:rPr>
        <w:t xml:space="preserve">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w:t>
      </w:r>
      <w:r w:rsidR="00941C81">
        <w:rPr>
          <w:rFonts w:cs="Times New Roman"/>
          <w:szCs w:val="24"/>
        </w:rPr>
        <w:lastRenderedPageBreak/>
        <w:t xml:space="preserve">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3" w:name="_Ref34250949"/>
    </w:p>
    <w:bookmarkEnd w:id="163"/>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BE3C132"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ins w:id="164" w:author="Michael Decker" w:date="2020-04-01T16:01:00Z">
        <w:r w:rsidR="0055403E">
          <w:rPr>
            <w:szCs w:val="24"/>
          </w:rPr>
          <w:t>p</w:t>
        </w:r>
      </w:ins>
      <w:del w:id="165" w:author="Michael Decker" w:date="2020-04-01T16:01:00Z">
        <w:r w:rsidR="00317019" w:rsidDel="0055403E">
          <w:rPr>
            <w:szCs w:val="24"/>
          </w:rPr>
          <w:delText>P</w:delText>
        </w:r>
      </w:del>
      <w:proofErr w:type="gramStart"/>
      <w:r w:rsidR="00317019">
        <w:rPr>
          <w:szCs w:val="24"/>
        </w:rPr>
        <w:t>rose</w:t>
      </w:r>
      <w:ins w:id="166" w:author="Michael Decker" w:date="2020-04-01T16:01:00Z">
        <w:r w:rsidR="0055403E">
          <w:rPr>
            <w:szCs w:val="24"/>
          </w:rPr>
          <w:t>,</w:t>
        </w:r>
      </w:ins>
      <w:r w:rsidR="00317019">
        <w:rPr>
          <w:szCs w:val="24"/>
        </w:rPr>
        <w:t xml:space="preserve"> but</w:t>
      </w:r>
      <w:proofErr w:type="gramEnd"/>
      <w:r w:rsidR="00317019">
        <w:rPr>
          <w:szCs w:val="24"/>
        </w:rPr>
        <w:t xml:space="preserve">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AF6A859" w:rsidR="00C43334" w:rsidRPr="0007121B" w:rsidRDefault="00C43334" w:rsidP="00A54E7C">
      <w:pPr>
        <w:pStyle w:val="Caption"/>
        <w:keepNext/>
        <w:jc w:val="center"/>
        <w:rPr>
          <w:smallCaps/>
          <w:sz w:val="24"/>
          <w:szCs w:val="24"/>
        </w:rPr>
      </w:pPr>
      <w:bookmarkStart w:id="16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764314">
        <w:rPr>
          <w:noProof/>
          <w:sz w:val="24"/>
          <w:szCs w:val="24"/>
        </w:rPr>
        <w:t>1</w:t>
      </w:r>
      <w:r w:rsidRPr="0007121B">
        <w:rPr>
          <w:sz w:val="24"/>
          <w:szCs w:val="24"/>
        </w:rPr>
        <w:fldChar w:fldCharType="end"/>
      </w:r>
      <w:bookmarkEnd w:id="167"/>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w:t>
            </w:r>
            <w:commentRangeStart w:id="168"/>
            <w:r w:rsidR="00D61018">
              <w:rPr>
                <w:szCs w:val="24"/>
              </w:rPr>
              <w:t>Typically, …</w:t>
            </w:r>
            <w:commentRangeEnd w:id="168"/>
            <w:r w:rsidR="00392692">
              <w:rPr>
                <w:rStyle w:val="CommentReference"/>
              </w:rPr>
              <w:commentReference w:id="168"/>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713431D2"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ins w:id="169" w:author="Michael Decker" w:date="2020-04-01T16:02:00Z">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ins>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ins w:id="170" w:author="Michael Decker" w:date="2020-04-01T16:03:00Z">
        <w:r w:rsidR="00461431">
          <w:rPr>
            <w:szCs w:val="24"/>
          </w:rPr>
          <w:t xml:space="preserve"> for commented out code</w:t>
        </w:r>
      </w:ins>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Pr>
          <w:szCs w:val="24"/>
        </w:rPr>
        <w:t xml:space="preserve"> </w:t>
      </w:r>
      <w:r w:rsidR="006B4AAD">
        <w:rPr>
          <w:szCs w:val="24"/>
        </w:rPr>
        <w:t xml:space="preserve"> 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2567DA3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ins w:id="171" w:author="Michael Decker" w:date="2020-04-01T16:03:00Z">
        <w:r w:rsidR="00923AE8">
          <w:rPr>
            <w:szCs w:val="24"/>
          </w:rPr>
          <w:t xml:space="preserve">comment </w:t>
        </w:r>
      </w:ins>
      <w:r w:rsidR="00DC1E82">
        <w:rPr>
          <w:szCs w:val="24"/>
        </w:rPr>
        <w:t xml:space="preserve">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CC5B49">
        <w:rPr>
          <w:szCs w:val="24"/>
          <w:rPrChange w:id="172" w:author="Michael Decker" w:date="2020-04-01T16:04:00Z">
            <w:rPr>
              <w:i/>
              <w:iCs/>
              <w:szCs w:val="24"/>
            </w:rPr>
          </w:rPrChange>
        </w:rPr>
        <w:t>define</w:t>
      </w:r>
      <w:r w:rsidR="00DC1E82" w:rsidRPr="000E69C1">
        <w:rPr>
          <w:i/>
          <w:iCs/>
          <w:szCs w:val="24"/>
        </w:rPr>
        <w:t xml:space="preserve"> </w:t>
      </w:r>
      <w:r w:rsidR="00AF19A8" w:rsidRPr="00A224C5">
        <w:rPr>
          <w:szCs w:val="24"/>
          <w:rPrChange w:id="173" w:author="Michael Decker" w:date="2020-04-01T16:04:00Z">
            <w:rPr>
              <w:i/>
              <w:iCs/>
              <w:szCs w:val="24"/>
            </w:rPr>
          </w:rPrChange>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w:t>
      </w:r>
      <w:commentRangeStart w:id="174"/>
      <w:r w:rsidR="0023523B">
        <w:rPr>
          <w:szCs w:val="24"/>
        </w:rPr>
        <w:t>commented</w:t>
      </w:r>
      <w:r w:rsidR="00A8652B">
        <w:rPr>
          <w:szCs w:val="24"/>
        </w:rPr>
        <w:t>-</w:t>
      </w:r>
      <w:r w:rsidR="0023523B">
        <w:rPr>
          <w:szCs w:val="24"/>
        </w:rPr>
        <w:t>out code.</w:t>
      </w:r>
      <w:r w:rsidR="00A71628">
        <w:rPr>
          <w:szCs w:val="24"/>
        </w:rPr>
        <w:t xml:space="preserve"> </w:t>
      </w:r>
      <w:r w:rsidR="004A7982">
        <w:rPr>
          <w:szCs w:val="24"/>
        </w:rPr>
        <w:t xml:space="preserve">The final </w:t>
      </w:r>
      <w:commentRangeEnd w:id="174"/>
      <w:r w:rsidR="00E74655">
        <w:rPr>
          <w:rStyle w:val="CommentReference"/>
        </w:rPr>
        <w:commentReference w:id="174"/>
      </w:r>
      <w:r w:rsidR="004A7982">
        <w:rPr>
          <w:szCs w:val="24"/>
        </w:rPr>
        <w:t xml:space="preserve">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1BA5DA91" w:rsidR="00976874" w:rsidRPr="002F6928" w:rsidRDefault="00976874" w:rsidP="00976874">
      <w:pPr>
        <w:pStyle w:val="Caption"/>
        <w:keepNext/>
        <w:jc w:val="center"/>
        <w:rPr>
          <w:sz w:val="24"/>
          <w:szCs w:val="24"/>
        </w:rPr>
      </w:pPr>
      <w:bookmarkStart w:id="175"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764314">
        <w:rPr>
          <w:noProof/>
          <w:sz w:val="24"/>
          <w:szCs w:val="24"/>
        </w:rPr>
        <w:t>2</w:t>
      </w:r>
      <w:r w:rsidRPr="002F6928">
        <w:rPr>
          <w:sz w:val="24"/>
          <w:szCs w:val="24"/>
        </w:rPr>
        <w:fldChar w:fldCharType="end"/>
      </w:r>
      <w:bookmarkEnd w:id="175"/>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790EC4F8" w:rsidR="002F6928" w:rsidRPr="00A20996" w:rsidRDefault="002F6928" w:rsidP="00A20996">
      <w:pPr>
        <w:pStyle w:val="Caption"/>
        <w:keepNext/>
        <w:jc w:val="center"/>
        <w:rPr>
          <w:sz w:val="24"/>
          <w:szCs w:val="24"/>
        </w:rPr>
      </w:pPr>
      <w:bookmarkStart w:id="176"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764314">
        <w:rPr>
          <w:noProof/>
          <w:sz w:val="24"/>
          <w:szCs w:val="24"/>
        </w:rPr>
        <w:t>3</w:t>
      </w:r>
      <w:r w:rsidRPr="00A20996">
        <w:rPr>
          <w:sz w:val="24"/>
          <w:szCs w:val="24"/>
        </w:rPr>
        <w:fldChar w:fldCharType="end"/>
      </w:r>
      <w:bookmarkEnd w:id="176"/>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30D23CC4"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w:t>
      </w:r>
      <w:proofErr w:type="gramStart"/>
      <w:r>
        <w:rPr>
          <w:szCs w:val="24"/>
        </w:rPr>
        <w:t>does</w:t>
      </w:r>
      <w:ins w:id="177" w:author="Michael Decker" w:date="2020-04-01T16:09:00Z">
        <w:r w:rsidR="004609FE">
          <w:rPr>
            <w:szCs w:val="24"/>
          </w:rPr>
          <w:t>,</w:t>
        </w:r>
      </w:ins>
      <w:r>
        <w:rPr>
          <w:szCs w:val="24"/>
        </w:rPr>
        <w:t xml:space="preserve"> but</w:t>
      </w:r>
      <w:proofErr w:type="gramEnd"/>
      <w:r>
        <w:rPr>
          <w:szCs w:val="24"/>
        </w:rPr>
        <w:t xml:space="preserve"> offer a variety of supplemental features such as cross-referencing and source code linking. </w:t>
      </w:r>
      <w:r w:rsidR="004979E3">
        <w:rPr>
          <w:szCs w:val="24"/>
        </w:rPr>
        <w:t>These types of comments employ specific structure syntax and operators to allow for the automatic generation of API document</w:t>
      </w:r>
      <w:ins w:id="178" w:author="Michael Decker" w:date="2020-04-01T16:09:00Z">
        <w:r w:rsidR="004609FE">
          <w:rPr>
            <w:szCs w:val="24"/>
          </w:rPr>
          <w:t>at</w:t>
        </w:r>
      </w:ins>
      <w:r w:rsidR="004979E3">
        <w:rPr>
          <w:szCs w:val="24"/>
        </w:rPr>
        <w:t xml:space="preserve">ion.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613B3427" w:rsidR="00F3698E" w:rsidRPr="00F3698E" w:rsidRDefault="00F3698E" w:rsidP="00F3698E">
      <w:pPr>
        <w:pStyle w:val="Caption"/>
        <w:keepNext/>
        <w:jc w:val="center"/>
        <w:rPr>
          <w:smallCaps/>
          <w:sz w:val="24"/>
          <w:szCs w:val="24"/>
        </w:rPr>
      </w:pPr>
      <w:bookmarkStart w:id="179"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764314">
        <w:rPr>
          <w:noProof/>
          <w:sz w:val="24"/>
          <w:szCs w:val="24"/>
        </w:rPr>
        <w:t>4</w:t>
      </w:r>
      <w:r w:rsidRPr="00F3698E">
        <w:rPr>
          <w:sz w:val="24"/>
          <w:szCs w:val="24"/>
        </w:rPr>
        <w:fldChar w:fldCharType="end"/>
      </w:r>
      <w:bookmarkEnd w:id="179"/>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1173E2A"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w:t>
      </w:r>
      <w:ins w:id="180" w:author="Michael Decker" w:date="2020-04-01T16:15:00Z">
        <w:r w:rsidR="00397C43">
          <w:rPr>
            <w:szCs w:val="24"/>
          </w:rPr>
          <w:t xml:space="preserve">(as far as we </w:t>
        </w:r>
        <w:proofErr w:type="spellStart"/>
        <w:r w:rsidR="00397C43">
          <w:rPr>
            <w:szCs w:val="24"/>
          </w:rPr>
          <w:t>kon</w:t>
        </w:r>
        <w:proofErr w:type="spellEnd"/>
        <w:r w:rsidR="00397C43">
          <w:rPr>
            <w:szCs w:val="24"/>
          </w:rPr>
          <w:t xml:space="preserve">) </w:t>
        </w:r>
      </w:ins>
      <w:r>
        <w:rPr>
          <w:szCs w:val="24"/>
        </w:rPr>
        <w:t xml:space="preserve">in order to comment out code, is </w:t>
      </w:r>
      <w:r w:rsidR="00412B0D">
        <w:rPr>
          <w:szCs w:val="24"/>
        </w:rPr>
        <w:t xml:space="preserve">with </w:t>
      </w:r>
      <w:r w:rsidRPr="000E69C1">
        <w:rPr>
          <w:rStyle w:val="Code"/>
        </w:rPr>
        <w:t>#</w:t>
      </w:r>
      <w:proofErr w:type="gramStart"/>
      <w:r w:rsidRPr="000E69C1">
        <w:rPr>
          <w:rStyle w:val="Code"/>
        </w:rPr>
        <w:t>if(</w:t>
      </w:r>
      <w:proofErr w:type="gramEnd"/>
      <w:r w:rsidRPr="000E69C1">
        <w:rPr>
          <w:rStyle w:val="Code"/>
        </w:rPr>
        <w:t>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2014F274" w:rsidR="00403C1E" w:rsidRPr="00025D2F" w:rsidRDefault="00403C1E" w:rsidP="002E34E0">
      <w:pPr>
        <w:pStyle w:val="Caption"/>
        <w:keepNext/>
        <w:jc w:val="center"/>
        <w:rPr>
          <w:szCs w:val="24"/>
        </w:rPr>
      </w:pPr>
      <w:bookmarkStart w:id="181"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5</w:t>
      </w:r>
      <w:r w:rsidRPr="000E69C1">
        <w:rPr>
          <w:sz w:val="24"/>
          <w:szCs w:val="24"/>
        </w:rPr>
        <w:fldChar w:fldCharType="end"/>
      </w:r>
      <w:bookmarkEnd w:id="181"/>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2" w:name="_Ref34250973"/>
    </w:p>
    <w:bookmarkEnd w:id="18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Del="00521F63" w:rsidRDefault="007E7142" w:rsidP="000E69C1">
      <w:pPr>
        <w:ind w:firstLine="0"/>
        <w:jc w:val="center"/>
        <w:rPr>
          <w:del w:id="183" w:author="Michael Decker" w:date="2020-04-01T16:21:00Z"/>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487BD834" w:rsidR="007E7142" w:rsidDel="00521F63" w:rsidRDefault="007E7142" w:rsidP="000E69C1">
      <w:pPr>
        <w:ind w:firstLine="0"/>
        <w:rPr>
          <w:del w:id="184" w:author="Michael Decker" w:date="2020-04-01T16:21:00Z"/>
          <w:rFonts w:cs="Times New Roman"/>
          <w:szCs w:val="24"/>
        </w:rPr>
      </w:pPr>
    </w:p>
    <w:p w14:paraId="52222A71" w14:textId="77777777" w:rsidR="00521F63" w:rsidRDefault="00521F63" w:rsidP="00521F63">
      <w:pPr>
        <w:ind w:firstLine="0"/>
        <w:jc w:val="center"/>
        <w:rPr>
          <w:ins w:id="185" w:author="Michael Decker" w:date="2020-04-01T16:21:00Z"/>
          <w:rFonts w:cs="Times New Roman"/>
          <w:szCs w:val="24"/>
        </w:rPr>
        <w:pPrChange w:id="186" w:author="Michael Decker" w:date="2020-04-01T16:21:00Z">
          <w:pPr>
            <w:ind w:firstLine="0"/>
          </w:pPr>
        </w:pPrChange>
      </w:pPr>
    </w:p>
    <w:p w14:paraId="08527038" w14:textId="1CFDC7CF" w:rsidR="007E7142" w:rsidRDefault="007E7142" w:rsidP="00521F63">
      <w:pPr>
        <w:sectPr w:rsidR="007E7142" w:rsidSect="004B145D">
          <w:pgSz w:w="12240" w:h="15840"/>
          <w:pgMar w:top="1440" w:right="1440" w:bottom="1440" w:left="1440" w:header="720" w:footer="720" w:gutter="0"/>
          <w:cols w:space="720"/>
          <w:docGrid w:linePitch="360"/>
        </w:sectPr>
        <w:pPrChange w:id="187" w:author="Michael Decker" w:date="2020-04-01T16:21:00Z">
          <w:pPr>
            <w:ind w:firstLine="0"/>
          </w:pPr>
        </w:pPrChange>
      </w:pPr>
      <w:r>
        <w:t xml:space="preserve">The function provided in the top </w:t>
      </w:r>
      <w:del w:id="188" w:author="Michael Decker" w:date="2020-04-01T16:24:00Z">
        <w:r w:rsidDel="006C3172">
          <w:delText xml:space="preserve">box </w:delText>
        </w:r>
      </w:del>
      <w:r>
        <w:t xml:space="preserve">is the main function of the sample C++ file </w:t>
      </w:r>
      <w:r w:rsidRPr="006C3172">
        <w:rPr>
          <w:rStyle w:val="Code"/>
          <w:rPrChange w:id="189" w:author="Michael Decker" w:date="2020-04-01T16:22:00Z">
            <w:rPr/>
          </w:rPrChange>
        </w:rPr>
        <w:t>srcMLsample.cpp</w:t>
      </w:r>
      <w:r w:rsidR="006178EB">
        <w:t xml:space="preserve">. </w:t>
      </w:r>
      <w:ins w:id="190" w:author="Michael Decker" w:date="2020-04-01T16:23:00Z">
        <w:r w:rsidR="006C3172">
          <w:t>The second row</w:t>
        </w:r>
      </w:ins>
      <w:ins w:id="191" w:author="Michael Decker" w:date="2020-04-01T16:24:00Z">
        <w:r w:rsidR="006C3172">
          <w:t xml:space="preserve"> contains the resulting </w:t>
        </w:r>
        <w:proofErr w:type="spellStart"/>
        <w:r w:rsidR="006C3172">
          <w:t>srcML</w:t>
        </w:r>
        <w:proofErr w:type="spellEnd"/>
        <w:r w:rsidR="006C3172">
          <w:t xml:space="preserve"> from the </w:t>
        </w:r>
        <w:r w:rsidR="006C3172" w:rsidRPr="000E69C1">
          <w:rPr>
            <w:rStyle w:val="Code"/>
          </w:rPr>
          <w:t>srcMLsample.xml</w:t>
        </w:r>
        <w:r w:rsidR="006C3172" w:rsidDel="006C3172">
          <w:t xml:space="preserve"> </w:t>
        </w:r>
      </w:ins>
      <w:del w:id="192" w:author="Michael Decker" w:date="2020-04-01T16:23:00Z">
        <w:r w:rsidR="006178EB" w:rsidDel="006C3172">
          <w:delText>After the command is run we then copy the contents of the xml file and place those into the second box of the table</w:delText>
        </w:r>
      </w:del>
      <w:r w:rsidR="006178EB">
        <w:t>.</w:t>
      </w:r>
      <w:r w:rsidR="000C65F4">
        <w:t xml:space="preserve"> The first line of the </w:t>
      </w:r>
      <w:del w:id="193" w:author="Michael Decker" w:date="2020-04-01T16:25:00Z">
        <w:r w:rsidR="000C65F4" w:rsidDel="006C3172">
          <w:delText>second box</w:delText>
        </w:r>
      </w:del>
      <w:proofErr w:type="spellStart"/>
      <w:ins w:id="194" w:author="Michael Decker" w:date="2020-04-01T16:25:00Z">
        <w:r w:rsidR="006C3172">
          <w:t>srcML</w:t>
        </w:r>
      </w:ins>
      <w:proofErr w:type="spellEnd"/>
      <w:r w:rsidR="000C65F4">
        <w:t xml:space="preserve"> provides the encoding information for XML. The second line of the output provides the details on the current version of srcML that was used </w:t>
      </w:r>
      <w:r w:rsidR="000C65F4">
        <w:lastRenderedPageBreak/>
        <w:t xml:space="preserve">for the command, additionally </w:t>
      </w:r>
      <w:commentRangeStart w:id="195"/>
      <w:r w:rsidR="000C65F4">
        <w:t xml:space="preserve">the language the file is written in, C++, and the file name </w:t>
      </w:r>
      <w:r w:rsidR="000C65F4" w:rsidRPr="006C3172">
        <w:rPr>
          <w:rStyle w:val="Code"/>
          <w:rPrChange w:id="196" w:author="Michael Decker" w:date="2020-04-01T16:25:00Z">
            <w:rPr/>
          </w:rPrChange>
        </w:rPr>
        <w:t>srcMLsample.cpp</w:t>
      </w:r>
      <w:r w:rsidR="000C65F4">
        <w:t xml:space="preserve"> is included on this line. Each part of the source code is wrapped in XML tags. First the outer most wrap is the function tag which includes the type and name tags relation to the term </w:t>
      </w:r>
      <w:r w:rsidR="000C65F4" w:rsidRPr="00FB49F4">
        <w:rPr>
          <w:rStyle w:val="Code"/>
          <w:rPrChange w:id="197" w:author="Michael Decker" w:date="2020-04-01T16:25:00Z">
            <w:rPr/>
          </w:rPrChange>
        </w:rPr>
        <w:t>int</w:t>
      </w:r>
      <w:r w:rsidR="000C65F4">
        <w:t xml:space="preserve">. as we go deeper into the </w:t>
      </w:r>
      <w:proofErr w:type="gramStart"/>
      <w:r w:rsidR="000C65F4">
        <w:t>tags</w:t>
      </w:r>
      <w:proofErr w:type="gramEnd"/>
      <w:r w:rsidR="000C65F4">
        <w:t xml:space="preserve"> we see things like literals broken down by type</w:t>
      </w:r>
      <w:r w:rsidR="00257073">
        <w:t>, operators, controls and blocks. It is important to note that certain symbols can</w:t>
      </w:r>
      <w:del w:id="198" w:author="Michael Decker" w:date="2020-04-01T16:26:00Z">
        <w:r w:rsidR="00257073" w:rsidDel="00FB49F4">
          <w:delText xml:space="preserve"> </w:delText>
        </w:r>
      </w:del>
      <w:r w:rsidR="00257073">
        <w:t>not be visualized in XML, for example, the less than symbol in the control block of the for loop is visualized as &amp;</w:t>
      </w:r>
      <w:proofErr w:type="spellStart"/>
      <w:proofErr w:type="gramStart"/>
      <w:r w:rsidR="00257073">
        <w:t>lt</w:t>
      </w:r>
      <w:proofErr w:type="spellEnd"/>
      <w:r w:rsidR="00257073">
        <w:t>;.</w:t>
      </w:r>
      <w:commentRangeEnd w:id="195"/>
      <w:proofErr w:type="gramEnd"/>
      <w:r w:rsidR="00E258EF">
        <w:rPr>
          <w:rStyle w:val="CommentReference"/>
        </w:rPr>
        <w:commentReference w:id="195"/>
      </w:r>
    </w:p>
    <w:p w14:paraId="025580E6" w14:textId="4BED964B" w:rsidR="00B26D4D" w:rsidRPr="00546A5A" w:rsidRDefault="00B26D4D" w:rsidP="000E69C1">
      <w:pPr>
        <w:pStyle w:val="Caption"/>
        <w:keepNext/>
        <w:jc w:val="center"/>
        <w:rPr>
          <w:szCs w:val="24"/>
        </w:rPr>
      </w:pPr>
      <w:bookmarkStart w:id="19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6</w:t>
      </w:r>
      <w:r w:rsidRPr="000E69C1">
        <w:rPr>
          <w:sz w:val="24"/>
          <w:szCs w:val="24"/>
        </w:rPr>
        <w:fldChar w:fldCharType="end"/>
      </w:r>
      <w:bookmarkEnd w:id="199"/>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ins w:id="200" w:author="Michael Decker" w:date="2020-04-01T16:26:00Z"/>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3DC19703" w:rsidR="0048571D" w:rsidRPr="000E69C1" w:rsidRDefault="0048571D" w:rsidP="000E69C1">
            <w:pPr>
              <w:spacing w:line="276" w:lineRule="auto"/>
              <w:ind w:firstLine="0"/>
              <w:rPr>
                <w:rStyle w:val="Code"/>
              </w:rPr>
            </w:pPr>
            <w:ins w:id="201" w:author="Michael Decker" w:date="2020-04-01T16:26:00Z">
              <w:r>
                <w:rPr>
                  <w:rStyle w:val="Code"/>
                </w:rPr>
                <w:t xml:space="preserve">    // sum of first 14 numbers</w:t>
              </w:r>
            </w:ins>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ins w:id="202" w:author="Michael Decker" w:date="2020-04-01T16:27:00Z"/>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5286E75A" w:rsidR="0048571D" w:rsidRPr="005D5075" w:rsidRDefault="0048571D" w:rsidP="005D5075">
            <w:pPr>
              <w:spacing w:line="276" w:lineRule="auto"/>
              <w:ind w:firstLine="0"/>
              <w:rPr>
                <w:rStyle w:val="Code"/>
              </w:rPr>
            </w:pPr>
            <w:ins w:id="203" w:author="Michael Decker" w:date="2020-04-01T16:27:00Z">
              <w:r>
                <w:rPr>
                  <w:rStyle w:val="Code"/>
                </w:rPr>
                <w:t xml:space="preserve">    </w:t>
              </w:r>
              <w:r w:rsidRPr="0048571D">
                <w:rPr>
                  <w:rFonts w:ascii="Courier New" w:hAnsi="Courier New" w:cs="Times New Roman"/>
                  <w:i/>
                  <w:iCs/>
                  <w:szCs w:val="24"/>
                </w:rPr>
                <w:t>&lt;comment type="line"&gt;// sum of first 14 numbers&lt;/comment&gt;</w:t>
              </w:r>
            </w:ins>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r w:rsidR="00637E14" w:rsidDel="00FB49F4" w14:paraId="33CBD5BC" w14:textId="5C1DE10B" w:rsidTr="000E69C1">
        <w:trPr>
          <w:del w:id="204" w:author="Michael Decker" w:date="2020-04-01T16:26:00Z"/>
        </w:trPr>
        <w:tc>
          <w:tcPr>
            <w:tcW w:w="13675" w:type="dxa"/>
          </w:tcPr>
          <w:p w14:paraId="40F5E12A" w14:textId="5E757BDE" w:rsidR="00637E14" w:rsidRPr="00962E78" w:rsidDel="00FB49F4" w:rsidRDefault="00637E14" w:rsidP="00962E78">
            <w:pPr>
              <w:spacing w:line="276" w:lineRule="auto"/>
              <w:ind w:firstLine="0"/>
              <w:jc w:val="center"/>
              <w:rPr>
                <w:del w:id="205" w:author="Michael Decker" w:date="2020-04-01T16:26:00Z"/>
                <w:rStyle w:val="Code"/>
                <w:rFonts w:ascii="Times New Roman" w:hAnsi="Times New Roman"/>
                <w:b/>
                <w:bCs/>
                <w:i w:val="0"/>
                <w:iCs w:val="0"/>
              </w:rPr>
            </w:pPr>
            <w:del w:id="206" w:author="Michael Decker" w:date="2020-04-01T16:26:00Z">
              <w:r w:rsidDel="00FB49F4">
                <w:rPr>
                  <w:rStyle w:val="Code"/>
                  <w:rFonts w:ascii="Times New Roman" w:hAnsi="Times New Roman"/>
                  <w:b/>
                  <w:bCs/>
                  <w:i w:val="0"/>
                  <w:iCs w:val="0"/>
                </w:rPr>
                <w:lastRenderedPageBreak/>
                <w:delText>Original Source Code</w:delText>
              </w:r>
            </w:del>
          </w:p>
        </w:tc>
      </w:tr>
      <w:tr w:rsidR="00637E14" w:rsidDel="00FB49F4" w14:paraId="4515A850" w14:textId="0220ABF8" w:rsidTr="000E69C1">
        <w:trPr>
          <w:del w:id="207" w:author="Michael Decker" w:date="2020-04-01T16:26:00Z"/>
        </w:trPr>
        <w:tc>
          <w:tcPr>
            <w:tcW w:w="13675" w:type="dxa"/>
          </w:tcPr>
          <w:p w14:paraId="75D9F194" w14:textId="58FD227B" w:rsidR="00637E14" w:rsidRPr="007E7142" w:rsidDel="00FB49F4" w:rsidRDefault="00751262" w:rsidP="007E7142">
            <w:pPr>
              <w:spacing w:line="276" w:lineRule="auto"/>
              <w:ind w:firstLine="0"/>
              <w:rPr>
                <w:del w:id="208" w:author="Michael Decker" w:date="2020-04-01T16:26:00Z"/>
                <w:rStyle w:val="Code"/>
              </w:rPr>
            </w:pPr>
            <w:del w:id="209" w:author="Michael Decker" w:date="2020-04-01T16:26:00Z">
              <w:r w:rsidDel="00FB49F4">
                <w:rPr>
                  <w:rStyle w:val="Code"/>
                </w:rPr>
                <w:delText>#ifdef C_INTEGER_DIVISION_TRUNCATES</w:delText>
              </w:r>
            </w:del>
          </w:p>
        </w:tc>
      </w:tr>
      <w:tr w:rsidR="00637E14" w:rsidDel="00FB49F4" w14:paraId="710D9333" w14:textId="23DFF20B" w:rsidTr="000E69C1">
        <w:trPr>
          <w:del w:id="210" w:author="Michael Decker" w:date="2020-04-01T16:26:00Z"/>
        </w:trPr>
        <w:tc>
          <w:tcPr>
            <w:tcW w:w="13675" w:type="dxa"/>
          </w:tcPr>
          <w:p w14:paraId="673B8296" w14:textId="41CB0086" w:rsidR="00637E14" w:rsidRPr="00962E78" w:rsidDel="00FB49F4" w:rsidRDefault="00637E14" w:rsidP="00962E78">
            <w:pPr>
              <w:spacing w:line="276" w:lineRule="auto"/>
              <w:ind w:firstLine="0"/>
              <w:jc w:val="center"/>
              <w:rPr>
                <w:del w:id="211" w:author="Michael Decker" w:date="2020-04-01T16:26:00Z"/>
                <w:rStyle w:val="Code"/>
                <w:rFonts w:ascii="Times New Roman" w:hAnsi="Times New Roman"/>
                <w:b/>
                <w:bCs/>
                <w:i w:val="0"/>
                <w:iCs w:val="0"/>
              </w:rPr>
            </w:pPr>
            <w:del w:id="212" w:author="Michael Decker" w:date="2020-04-01T16:26:00Z">
              <w:r w:rsidDel="00FB49F4">
                <w:rPr>
                  <w:rStyle w:val="Code"/>
                  <w:rFonts w:ascii="Times New Roman" w:hAnsi="Times New Roman"/>
                  <w:b/>
                  <w:bCs/>
                  <w:i w:val="0"/>
                  <w:iCs w:val="0"/>
                </w:rPr>
                <w:delText>srcML</w:delText>
              </w:r>
            </w:del>
          </w:p>
        </w:tc>
      </w:tr>
      <w:tr w:rsidR="00637E14" w:rsidRPr="00962E78" w:rsidDel="00FB49F4" w14:paraId="08377CA3" w14:textId="3501BABD" w:rsidTr="000E69C1">
        <w:trPr>
          <w:del w:id="213" w:author="Michael Decker" w:date="2020-04-01T16:26:00Z"/>
        </w:trPr>
        <w:tc>
          <w:tcPr>
            <w:tcW w:w="13675" w:type="dxa"/>
          </w:tcPr>
          <w:p w14:paraId="211A478C" w14:textId="45C5169F" w:rsidR="00637E14" w:rsidRPr="00962E78" w:rsidDel="00FB49F4" w:rsidRDefault="00637E14" w:rsidP="007E7142">
            <w:pPr>
              <w:spacing w:line="276" w:lineRule="auto"/>
              <w:ind w:firstLine="0"/>
              <w:rPr>
                <w:del w:id="214" w:author="Michael Decker" w:date="2020-04-01T16:26:00Z"/>
                <w:rStyle w:val="Code"/>
                <w:sz w:val="22"/>
                <w:szCs w:val="22"/>
              </w:rPr>
            </w:pPr>
            <w:del w:id="215" w:author="Michael Decker" w:date="2020-04-01T16:26:00Z">
              <w:r w:rsidRPr="00962E78" w:rsidDel="00FB49F4">
                <w:rPr>
                  <w:rStyle w:val="Code"/>
                  <w:sz w:val="22"/>
                  <w:szCs w:val="22"/>
                </w:rPr>
                <w:delText>&lt;cpp:ifdef&gt;#&lt;cpp:directive&gt;ifdef&lt;/cpp:directive&gt;&lt;name&gt;C_INTEGER_DIVISION_TRUNCATES&lt;/name&gt;&lt;/cpp:ifdef&gt;</w:delText>
              </w:r>
            </w:del>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3D266408"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w:t>
      </w:r>
      <w:del w:id="216" w:author="Michael Decker" w:date="2020-04-01T16:58:00Z">
        <w:r w:rsidR="008B0D80" w:rsidDel="001510E2">
          <w:rPr>
            <w:rFonts w:cs="Times New Roman"/>
            <w:szCs w:val="24"/>
          </w:rPr>
          <w:delText>n</w:delText>
        </w:r>
      </w:del>
      <w:r w:rsidR="008B0D80">
        <w:rPr>
          <w:rFonts w:cs="Times New Roman"/>
          <w:szCs w:val="24"/>
        </w:rPr>
        <w:t xml:space="preserve"> </w:t>
      </w:r>
      <w:proofErr w:type="spellStart"/>
      <w:r w:rsidR="00BE4BE9">
        <w:rPr>
          <w:rFonts w:cs="Times New Roman"/>
          <w:szCs w:val="24"/>
        </w:rPr>
        <w:t>srcML</w:t>
      </w:r>
      <w:proofErr w:type="spellEnd"/>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 xml:space="preserve">archive contains a simplified root </w:t>
      </w:r>
      <w:r w:rsidR="004F4494" w:rsidRPr="001510E2">
        <w:rPr>
          <w:rStyle w:val="Code"/>
          <w:rPrChange w:id="217" w:author="Michael Decker" w:date="2020-04-01T16:58:00Z">
            <w:rPr>
              <w:rFonts w:cs="Times New Roman"/>
              <w:szCs w:val="24"/>
            </w:rPr>
          </w:rPrChange>
        </w:rPr>
        <w:t>unit</w:t>
      </w:r>
      <w:r w:rsidR="004F4494">
        <w:rPr>
          <w:rFonts w:cs="Times New Roman"/>
          <w:szCs w:val="24"/>
        </w:rPr>
        <w:t xml:space="preserve"> tag which contains the information on the version of </w:t>
      </w:r>
      <w:proofErr w:type="spellStart"/>
      <w:r w:rsidR="004F4494">
        <w:rPr>
          <w:rFonts w:cs="Times New Roman"/>
          <w:szCs w:val="24"/>
        </w:rPr>
        <w:t>srcML</w:t>
      </w:r>
      <w:proofErr w:type="spellEnd"/>
      <w:r w:rsidR="004F4494">
        <w:rPr>
          <w:rFonts w:cs="Times New Roman"/>
          <w:szCs w:val="24"/>
        </w:rPr>
        <w:t xml:space="preserve"> you are using.</w:t>
      </w:r>
      <w:r w:rsidR="003353F1">
        <w:rPr>
          <w:rFonts w:cs="Times New Roman"/>
          <w:szCs w:val="24"/>
        </w:rPr>
        <w:t xml:space="preserve"> </w:t>
      </w:r>
      <w:del w:id="218" w:author="Michael Decker" w:date="2020-04-01T16:59:00Z">
        <w:r w:rsidR="00BE4BE9" w:rsidDel="001510E2">
          <w:rPr>
            <w:rFonts w:cs="Times New Roman"/>
            <w:szCs w:val="24"/>
          </w:rPr>
          <w:delText>What is new is a</w:delText>
        </w:r>
      </w:del>
      <w:ins w:id="219" w:author="Michael Decker" w:date="2020-04-01T16:59:00Z">
        <w:r w:rsidR="001510E2">
          <w:rPr>
            <w:rFonts w:cs="Times New Roman"/>
            <w:szCs w:val="24"/>
          </w:rPr>
          <w:t xml:space="preserve"> This</w:t>
        </w:r>
      </w:ins>
      <w:r w:rsidR="00BE4BE9">
        <w:rPr>
          <w:rFonts w:cs="Times New Roman"/>
          <w:szCs w:val="24"/>
        </w:rPr>
        <w:t xml:space="preserve"> new archive </w:t>
      </w:r>
      <w:r w:rsidR="00BE4BE9" w:rsidRPr="000E69C1">
        <w:rPr>
          <w:rStyle w:val="Code"/>
        </w:rPr>
        <w:t>unit</w:t>
      </w:r>
      <w:r w:rsidR="00BE4BE9">
        <w:rPr>
          <w:rFonts w:cs="Times New Roman"/>
          <w:szCs w:val="24"/>
        </w:rPr>
        <w:t xml:space="preserve"> tag</w:t>
      </w:r>
      <w:ins w:id="220" w:author="Michael Decker" w:date="2020-04-01T16:59:00Z">
        <w:r w:rsidR="0079307F">
          <w:rPr>
            <w:rFonts w:cs="Times New Roman"/>
            <w:szCs w:val="24"/>
          </w:rPr>
          <w:t xml:space="preserve"> </w:t>
        </w:r>
      </w:ins>
      <w:del w:id="221" w:author="Michael Decker" w:date="2020-04-01T16:59:00Z">
        <w:r w:rsidR="00BE4BE9" w:rsidDel="0079307F">
          <w:rPr>
            <w:rFonts w:cs="Times New Roman"/>
            <w:szCs w:val="24"/>
          </w:rPr>
          <w:delText xml:space="preserve">, which </w:delText>
        </w:r>
      </w:del>
      <w:r w:rsidR="00BE4BE9">
        <w:rPr>
          <w:rFonts w:cs="Times New Roman"/>
          <w:szCs w:val="24"/>
        </w:rPr>
        <w:t xml:space="preserve">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3F83E2E9" w:rsidR="007F3325" w:rsidRPr="000E69C1" w:rsidRDefault="00646626" w:rsidP="000E69C1">
      <w:pPr>
        <w:rPr>
          <w:rStyle w:val="Code"/>
          <w:rFonts w:ascii="Times New Roman" w:hAnsi="Times New Roman"/>
          <w:i w:val="0"/>
          <w:iCs w:val="0"/>
        </w:rPr>
      </w:pPr>
      <w:del w:id="222" w:author="Michael Decker" w:date="2020-04-01T16:59:00Z">
        <w:r w:rsidDel="0079307F">
          <w:rPr>
            <w:rStyle w:val="Code"/>
            <w:rFonts w:ascii="Times New Roman" w:hAnsi="Times New Roman"/>
            <w:i w:val="0"/>
            <w:iCs w:val="0"/>
          </w:rPr>
          <w:delText>The command shown takes a directory and co</w:delText>
        </w:r>
        <w:r w:rsidR="00A449A3" w:rsidDel="0079307F">
          <w:rPr>
            <w:rStyle w:val="Code"/>
            <w:rFonts w:ascii="Times New Roman" w:hAnsi="Times New Roman"/>
            <w:i w:val="0"/>
            <w:iCs w:val="0"/>
          </w:rPr>
          <w:delText>n</w:delText>
        </w:r>
        <w:r w:rsidDel="0079307F">
          <w:rPr>
            <w:rStyle w:val="Code"/>
            <w:rFonts w:ascii="Times New Roman" w:hAnsi="Times New Roman"/>
            <w:i w:val="0"/>
            <w:iCs w:val="0"/>
          </w:rPr>
          <w:delText xml:space="preserve">verts each source-code file it finds and places it in the archive.  </w:delText>
        </w:r>
      </w:del>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w:t>
      </w:r>
      <w:commentRangeStart w:id="223"/>
      <w:r w:rsidR="00E9514E">
        <w:rPr>
          <w:rStyle w:val="Code"/>
          <w:rFonts w:ascii="Times New Roman" w:hAnsi="Times New Roman"/>
          <w:i w:val="0"/>
          <w:iCs w:val="0"/>
        </w:rPr>
        <w:t>created u</w:t>
      </w:r>
      <w:r w:rsidR="00A449A3">
        <w:rPr>
          <w:rStyle w:val="Code"/>
          <w:rFonts w:ascii="Times New Roman" w:hAnsi="Times New Roman"/>
          <w:i w:val="0"/>
          <w:iCs w:val="0"/>
        </w:rPr>
        <w:t>s</w:t>
      </w:r>
      <w:r w:rsidR="00E9514E">
        <w:rPr>
          <w:rStyle w:val="Code"/>
          <w:rFonts w:ascii="Times New Roman" w:hAnsi="Times New Roman"/>
          <w:i w:val="0"/>
          <w:iCs w:val="0"/>
        </w:rPr>
        <w:t xml:space="preserve">ing </w:t>
      </w:r>
      <w:proofErr w:type="spellStart"/>
      <w:r w:rsidR="00E9514E">
        <w:rPr>
          <w:rStyle w:val="Code"/>
          <w:rFonts w:ascii="Times New Roman" w:hAnsi="Times New Roman"/>
          <w:i w:val="0"/>
          <w:iCs w:val="0"/>
        </w:rPr>
        <w:t>srcML</w:t>
      </w:r>
      <w:proofErr w:type="spellEnd"/>
      <w:r w:rsidR="00E9514E">
        <w:rPr>
          <w:rStyle w:val="Code"/>
          <w:rFonts w:ascii="Times New Roman" w:hAnsi="Times New Roman"/>
          <w:i w:val="0"/>
          <w:iCs w:val="0"/>
        </w:rPr>
        <w:t>.</w:t>
      </w:r>
      <w:commentRangeEnd w:id="223"/>
      <w:r w:rsidR="0079307F">
        <w:rPr>
          <w:rStyle w:val="CommentReference"/>
        </w:rPr>
        <w:commentReference w:id="223"/>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75EE4243" w:rsidR="002E34E0" w:rsidRPr="00DD1F97" w:rsidRDefault="002E34E0" w:rsidP="000E69C1">
      <w:pPr>
        <w:pStyle w:val="Caption"/>
        <w:keepNext/>
        <w:ind w:firstLine="0"/>
        <w:jc w:val="center"/>
        <w:rPr>
          <w:szCs w:val="24"/>
        </w:rPr>
      </w:pPr>
      <w:bookmarkStart w:id="224"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7</w:t>
      </w:r>
      <w:r w:rsidRPr="000E69C1">
        <w:rPr>
          <w:sz w:val="24"/>
          <w:szCs w:val="24"/>
        </w:rPr>
        <w:fldChar w:fldCharType="end"/>
      </w:r>
      <w:bookmarkEnd w:id="224"/>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3B6289E9" w:rsidR="003353F1" w:rsidDel="00E77CA9" w:rsidRDefault="003353F1" w:rsidP="004C4088">
      <w:pPr>
        <w:rPr>
          <w:del w:id="225" w:author="Michael Decker" w:date="2020-04-01T17:01:00Z"/>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w:t>
      </w:r>
      <w:r w:rsidR="00247C80" w:rsidRPr="0001093B">
        <w:rPr>
          <w:rStyle w:val="Code"/>
          <w:rPrChange w:id="226" w:author="Michael Decker" w:date="2020-04-01T17:02:00Z">
            <w:rPr>
              <w:rFonts w:cs="Times New Roman"/>
              <w:szCs w:val="24"/>
            </w:rPr>
          </w:rPrChange>
        </w:rPr>
        <w:t>unit</w:t>
      </w:r>
      <w:r w:rsidR="00247C80">
        <w:rPr>
          <w:rFonts w:cs="Times New Roman"/>
          <w:szCs w:val="24"/>
        </w:rPr>
        <w:t xml:space="preserve">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11B6B1F4" w:rsidR="000137EB" w:rsidRPr="00DD1F97" w:rsidRDefault="000137EB" w:rsidP="000E69C1">
      <w:pPr>
        <w:pStyle w:val="Caption"/>
        <w:keepNext/>
        <w:jc w:val="center"/>
        <w:rPr>
          <w:szCs w:val="24"/>
        </w:rPr>
      </w:pPr>
      <w:bookmarkStart w:id="227"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764314">
        <w:rPr>
          <w:noProof/>
          <w:sz w:val="24"/>
          <w:szCs w:val="24"/>
        </w:rPr>
        <w:t>8</w:t>
      </w:r>
      <w:r w:rsidRPr="000E69C1">
        <w:rPr>
          <w:sz w:val="24"/>
          <w:szCs w:val="24"/>
        </w:rPr>
        <w:fldChar w:fldCharType="end"/>
      </w:r>
      <w:bookmarkEnd w:id="227"/>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8" w:name="_Ref34251006"/>
    </w:p>
    <w:bookmarkEnd w:id="228"/>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29" w:name="_Ref34248657"/>
      <w:r>
        <w:t>Corpus Selection</w:t>
      </w:r>
      <w:bookmarkEnd w:id="229"/>
    </w:p>
    <w:p w14:paraId="47A2D197" w14:textId="114AC506"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del w:id="230" w:author="Michael Decker" w:date="2020-04-01T17:06:00Z">
        <w:r w:rsidRPr="002248ED" w:rsidDel="003E1F85">
          <w:rPr>
            <w:rFonts w:cs="Times New Roman"/>
            <w:szCs w:val="24"/>
          </w:rPr>
          <w:delText>written by programmers with greater experience and better represent the general population of programmers</w:delText>
        </w:r>
      </w:del>
      <w:ins w:id="231" w:author="Michael Decker" w:date="2020-04-01T17:06:00Z">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ins>
      <w:r w:rsidRPr="002248ED">
        <w:rPr>
          <w:rFonts w:cs="Times New Roman"/>
          <w:szCs w:val="24"/>
        </w:rPr>
        <w:t xml:space="preserve">.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ins w:id="232" w:author="Michael Decker" w:date="2020-04-01T17:07:00Z">
        <w:r w:rsidR="00CB41C9">
          <w:rPr>
            <w:rFonts w:cs="Times New Roman"/>
            <w:szCs w:val="24"/>
          </w:rPr>
          <w:t xml:space="preserve"> supports</w:t>
        </w:r>
      </w:ins>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33" w:name="_Ref34248720"/>
      <w:r>
        <w:t>Comment Extraction</w:t>
      </w:r>
      <w:bookmarkEnd w:id="233"/>
    </w:p>
    <w:p w14:paraId="545EDCFD" w14:textId="37B88C80" w:rsidR="00251D65" w:rsidRPr="002248ED" w:rsidRDefault="00096C5C" w:rsidP="004E5433">
      <w:pPr>
        <w:rPr>
          <w:rFonts w:cs="Times New Roman"/>
          <w:szCs w:val="24"/>
        </w:rPr>
      </w:pPr>
      <w:commentRangeStart w:id="234"/>
      <w:r>
        <w:rPr>
          <w:rFonts w:cs="Times New Roman"/>
          <w:szCs w:val="24"/>
        </w:rPr>
        <w:t xml:space="preserve">The first step in the comment extraction process </w:t>
      </w:r>
      <w:del w:id="235" w:author="Michael Decker" w:date="2020-04-01T17:07:00Z">
        <w:r w:rsidDel="00A522B3">
          <w:rPr>
            <w:rFonts w:cs="Times New Roman"/>
            <w:szCs w:val="24"/>
          </w:rPr>
          <w:delText xml:space="preserve">was </w:delText>
        </w:r>
      </w:del>
      <w:ins w:id="236" w:author="Michael Decker" w:date="2020-04-01T17:07:00Z">
        <w:r w:rsidR="00A522B3">
          <w:rPr>
            <w:rFonts w:cs="Times New Roman"/>
            <w:szCs w:val="24"/>
          </w:rPr>
          <w:t>is</w:t>
        </w:r>
        <w:r w:rsidR="00A522B3">
          <w:rPr>
            <w:rFonts w:cs="Times New Roman"/>
            <w:szCs w:val="24"/>
          </w:rPr>
          <w:t xml:space="preserve"> </w:t>
        </w:r>
      </w:ins>
      <w:r>
        <w:rPr>
          <w:rFonts w:cs="Times New Roman"/>
          <w:szCs w:val="24"/>
        </w:rPr>
        <w:t>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1B3D785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del w:id="237" w:author="Michael Decker" w:date="2020-04-01T17:34:00Z">
        <w:r w:rsidR="00B2494D" w:rsidDel="00126CC6">
          <w:rPr>
            <w:rFonts w:cs="Times New Roman"/>
            <w:szCs w:val="24"/>
          </w:rPr>
          <w:delText>distributed amongst all of the languages</w:delText>
        </w:r>
      </w:del>
      <w:ins w:id="238" w:author="Michael Decker" w:date="2020-04-01T17:34:00Z">
        <w:r w:rsidR="00126CC6">
          <w:rPr>
            <w:rFonts w:cs="Times New Roman"/>
            <w:szCs w:val="24"/>
          </w:rPr>
          <w:t>from all projects</w:t>
        </w:r>
      </w:ins>
      <w:r w:rsidR="00B2494D">
        <w:rPr>
          <w:rFonts w:cs="Times New Roman"/>
          <w:szCs w:val="24"/>
        </w:rPr>
        <w:t>.</w:t>
      </w:r>
      <w:r w:rsidR="004F3EE8">
        <w:rPr>
          <w:rFonts w:cs="Times New Roman"/>
          <w:szCs w:val="24"/>
        </w:rPr>
        <w:t xml:space="preserve"> The reason that we specify lines of comments rather than 2935 comments is because each line is analyzed independent of whet</w:t>
      </w:r>
      <w:commentRangeEnd w:id="234"/>
      <w:r w:rsidR="00932AB7">
        <w:rPr>
          <w:rStyle w:val="CommentReference"/>
        </w:rPr>
        <w:commentReference w:id="234"/>
      </w:r>
      <w:r w:rsidR="004F3EE8">
        <w:rPr>
          <w:rFonts w:cs="Times New Roman"/>
          <w:szCs w:val="24"/>
        </w:rPr>
        <w: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ins w:id="239" w:author="Michael Decker" w:date="2020-04-01T17:08:00Z">
        <w:r w:rsidR="00EB4236">
          <w:rPr>
            <w:rFonts w:cs="Times New Roman"/>
            <w:szCs w:val="24"/>
          </w:rPr>
          <w:t xml:space="preserve"> using the definition from </w:t>
        </w:r>
        <w:r w:rsidR="00EB4236">
          <w:rPr>
            <w:rFonts w:cs="Times New Roman"/>
            <w:szCs w:val="24"/>
          </w:rPr>
          <w:fldChar w:fldCharType="begin"/>
        </w:r>
        <w:r w:rsidR="00EB4236">
          <w:rPr>
            <w:rFonts w:cs="Times New Roman"/>
            <w:szCs w:val="24"/>
          </w:rPr>
          <w:instrText xml:space="preserve"> REF _Ref34250949 \r \h </w:instrText>
        </w:r>
        <w:r w:rsidR="00EB4236">
          <w:rPr>
            <w:rFonts w:cs="Times New Roman"/>
            <w:szCs w:val="24"/>
          </w:rPr>
        </w:r>
      </w:ins>
      <w:r w:rsidR="00EB4236">
        <w:rPr>
          <w:rFonts w:cs="Times New Roman"/>
          <w:szCs w:val="24"/>
        </w:rPr>
        <w:fldChar w:fldCharType="separate"/>
      </w:r>
      <w:ins w:id="240" w:author="Michael Decker" w:date="2020-04-01T17:08:00Z">
        <w:r w:rsidR="00EB4236">
          <w:rPr>
            <w:rFonts w:cs="Times New Roman"/>
            <w:szCs w:val="24"/>
          </w:rPr>
          <w:t>Chapter 3</w:t>
        </w:r>
        <w:r w:rsidR="00EB4236">
          <w:rPr>
            <w:rFonts w:cs="Times New Roman"/>
            <w:szCs w:val="24"/>
          </w:rPr>
          <w:fldChar w:fldCharType="end"/>
        </w:r>
      </w:ins>
      <w:ins w:id="241" w:author="Michael Decker" w:date="2020-04-01T17:09:00Z">
        <w:r w:rsidR="00EB4236">
          <w:rPr>
            <w:rFonts w:cs="Times New Roman"/>
            <w:szCs w:val="24"/>
          </w:rPr>
          <w:t>.</w:t>
        </w:r>
      </w:ins>
      <w:del w:id="242" w:author="Michael Decker" w:date="2020-04-01T17:08:00Z">
        <w:r w:rsidR="00B2494D" w:rsidDel="00EB4236">
          <w:rPr>
            <w:rFonts w:cs="Times New Roman"/>
            <w:szCs w:val="24"/>
          </w:rPr>
          <w:delText>.</w:delText>
        </w:r>
      </w:del>
    </w:p>
    <w:p w14:paraId="543702EC" w14:textId="44E709FC" w:rsidR="0046202D" w:rsidRDefault="0046202D" w:rsidP="005772E2">
      <w:pPr>
        <w:pStyle w:val="Heading2"/>
      </w:pPr>
      <w:bookmarkStart w:id="243" w:name="_Ref34248768"/>
      <w:r>
        <w:lastRenderedPageBreak/>
        <w:t>Manual Classification</w:t>
      </w:r>
      <w:bookmarkEnd w:id="243"/>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w:t>
      </w:r>
      <w:commentRangeStart w:id="244"/>
      <w:r w:rsidRPr="002248ED">
        <w:rPr>
          <w:rFonts w:cs="Times New Roman"/>
          <w:szCs w:val="24"/>
        </w:rPr>
        <w:t>the course of two months.</w:t>
      </w:r>
      <w:commentRangeEnd w:id="244"/>
      <w:r w:rsidR="00A03517">
        <w:rPr>
          <w:rStyle w:val="CommentReference"/>
        </w:rPr>
        <w:commentReference w:id="244"/>
      </w:r>
    </w:p>
    <w:p w14:paraId="75CB69D4" w14:textId="77777777" w:rsidR="000F1417" w:rsidRPr="002248ED" w:rsidRDefault="000F1417" w:rsidP="004F3EE8">
      <w:pPr>
        <w:keepNext/>
        <w:ind w:firstLine="0"/>
        <w:rPr>
          <w:rFonts w:cs="Times New Roman"/>
          <w:szCs w:val="24"/>
        </w:rPr>
      </w:pPr>
    </w:p>
    <w:p w14:paraId="1C037C02" w14:textId="646FC7A7" w:rsidR="00177283" w:rsidRPr="002248ED" w:rsidRDefault="00177283" w:rsidP="00177283">
      <w:pPr>
        <w:pStyle w:val="Caption"/>
        <w:keepNext/>
        <w:jc w:val="center"/>
        <w:rPr>
          <w:rFonts w:cs="Times New Roman"/>
          <w:sz w:val="24"/>
          <w:szCs w:val="24"/>
        </w:rPr>
      </w:pPr>
      <w:bookmarkStart w:id="245" w:name="_Ref34252126"/>
      <w:bookmarkStart w:id="24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764314">
        <w:rPr>
          <w:rFonts w:cs="Times New Roman"/>
          <w:noProof/>
          <w:sz w:val="24"/>
          <w:szCs w:val="24"/>
        </w:rPr>
        <w:t>9</w:t>
      </w:r>
      <w:r w:rsidR="00AB11E8" w:rsidRPr="002248ED">
        <w:rPr>
          <w:rFonts w:cs="Times New Roman"/>
          <w:noProof/>
          <w:sz w:val="24"/>
          <w:szCs w:val="24"/>
        </w:rPr>
        <w:fldChar w:fldCharType="end"/>
      </w:r>
      <w:bookmarkEnd w:id="245"/>
      <w:r w:rsidR="005145F5">
        <w:rPr>
          <w:rFonts w:cs="Times New Roman"/>
          <w:noProof/>
          <w:sz w:val="24"/>
          <w:szCs w:val="24"/>
        </w:rPr>
        <w:t>.</w:t>
      </w:r>
      <w:r w:rsidRPr="002248ED">
        <w:rPr>
          <w:rFonts w:cs="Times New Roman"/>
          <w:sz w:val="24"/>
          <w:szCs w:val="24"/>
        </w:rPr>
        <w:t xml:space="preserve"> </w:t>
      </w:r>
      <w:bookmarkStart w:id="247"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246"/>
      <w:bookmarkEnd w:id="24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48"/>
            <w:r w:rsidRPr="00715B6A">
              <w:rPr>
                <w:rFonts w:cs="Times New Roman"/>
                <w:color w:val="000000"/>
                <w:sz w:val="20"/>
                <w:szCs w:val="20"/>
              </w:rPr>
              <w:t>n</w:t>
            </w:r>
            <w:commentRangeEnd w:id="248"/>
            <w:r w:rsidR="00602557">
              <w:rPr>
                <w:rStyle w:val="CommentReference"/>
              </w:rPr>
              <w:commentReference w:id="248"/>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7E5CC8CD" w:rsidR="00627C1B" w:rsidRPr="002248ED" w:rsidDel="00EB2A25" w:rsidRDefault="00627C1B" w:rsidP="002325B3">
      <w:pPr>
        <w:keepNext/>
        <w:rPr>
          <w:del w:id="249" w:author="Michael Decker" w:date="2020-04-01T17:10:00Z"/>
          <w:rFonts w:cs="Times New Roman"/>
          <w:szCs w:val="24"/>
        </w:rPr>
      </w:pPr>
    </w:p>
    <w:p w14:paraId="7CE62D53" w14:textId="1FD6C3BF"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w:t>
      </w:r>
      <w:ins w:id="250" w:author="Michael Decker" w:date="2020-04-01T17:10:00Z">
        <w:r w:rsidR="00B05F67">
          <w:rPr>
            <w:rFonts w:cs="Times New Roman"/>
            <w:szCs w:val="24"/>
          </w:rPr>
          <w:t>,</w:t>
        </w:r>
      </w:ins>
      <w:r w:rsidRPr="002248ED">
        <w:rPr>
          <w:rFonts w:cs="Times New Roman"/>
          <w:szCs w:val="24"/>
        </w:rPr>
        <w:t xml:space="preserve"> though</w:t>
      </w:r>
      <w:ins w:id="251" w:author="Michael Decker" w:date="2020-04-01T17:10:00Z">
        <w:r w:rsidR="00B05F67">
          <w:rPr>
            <w:rFonts w:cs="Times New Roman"/>
            <w:szCs w:val="24"/>
          </w:rPr>
          <w:t>,</w:t>
        </w:r>
      </w:ins>
      <w:r w:rsidRPr="002248ED">
        <w:rPr>
          <w:rFonts w:cs="Times New Roman"/>
          <w:szCs w:val="24"/>
        </w:rPr>
        <w:t xml:space="preserve"> only two of the columns will actually be used for the machine learning process, namely the comment itself and the column that specifies whether or not a line is code</w:t>
      </w:r>
      <w:ins w:id="252" w:author="Michael Decker" w:date="2020-04-01T17:11:00Z">
        <w:r w:rsidR="00795E73">
          <w:rPr>
            <w:rFonts w:cs="Times New Roman"/>
            <w:szCs w:val="24"/>
          </w:rPr>
          <w:t>.</w:t>
        </w:r>
      </w:ins>
      <w:del w:id="253" w:author="Michael Decker" w:date="2020-04-01T17:11:00Z">
        <w:r w:rsidR="00BD1F22" w:rsidRPr="002248ED" w:rsidDel="00795E73">
          <w:rPr>
            <w:rFonts w:cs="Times New Roman"/>
            <w:szCs w:val="24"/>
          </w:rPr>
          <w:delText xml:space="preserve"> while</w:delText>
        </w:r>
      </w:del>
      <w:ins w:id="254" w:author="Michael Decker" w:date="2020-04-01T17:11:00Z">
        <w:r w:rsidR="00795E73">
          <w:rPr>
            <w:rFonts w:cs="Times New Roman"/>
            <w:szCs w:val="24"/>
          </w:rPr>
          <w:t xml:space="preserve"> </w:t>
        </w:r>
      </w:ins>
      <w:r w:rsidR="00BD1F22" w:rsidRPr="002248ED">
        <w:rPr>
          <w:rFonts w:cs="Times New Roman"/>
          <w:szCs w:val="24"/>
        </w:rPr>
        <w:t xml:space="preserve"> </w:t>
      </w:r>
      <w:ins w:id="255" w:author="Michael Decker" w:date="2020-04-01T17:11:00Z">
        <w:r w:rsidR="00795E73">
          <w:rPr>
            <w:rFonts w:cs="Times New Roman"/>
            <w:szCs w:val="24"/>
          </w:rPr>
          <w:t>T</w:t>
        </w:r>
      </w:ins>
      <w:del w:id="256" w:author="Michael Decker" w:date="2020-04-01T17:11:00Z">
        <w:r w:rsidR="00BD1F22" w:rsidRPr="002248ED" w:rsidDel="00795E73">
          <w:rPr>
            <w:rFonts w:cs="Times New Roman"/>
            <w:szCs w:val="24"/>
          </w:rPr>
          <w:delText>t</w:delText>
        </w:r>
      </w:del>
      <w:r w:rsidR="00BD1F22" w:rsidRPr="002248ED">
        <w:rPr>
          <w:rFonts w:cs="Times New Roman"/>
          <w:szCs w:val="24"/>
        </w:rPr>
        <w: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ins w:id="257" w:author="Michael Decker" w:date="2020-04-01T17:12:00Z">
        <w:r w:rsidR="0061726A">
          <w:rPr>
            <w:rFonts w:cs="Times New Roman"/>
            <w:szCs w:val="24"/>
          </w:rPr>
          <w:t xml:space="preserve"> (when in middle of comment)</w:t>
        </w:r>
      </w:ins>
      <w:r w:rsidRPr="002248ED">
        <w:rPr>
          <w:rFonts w:cs="Times New Roman"/>
          <w:szCs w:val="24"/>
        </w:rPr>
        <w:t>.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ins w:id="258" w:author="Michael Decker" w:date="2020-04-01T17:12:00Z">
        <w:r w:rsidR="003C3DE2">
          <w:rPr>
            <w:rFonts w:cs="Times New Roman"/>
            <w:szCs w:val="24"/>
          </w:rPr>
          <w:t xml:space="preserve">.  </w:t>
        </w:r>
      </w:ins>
      <w:del w:id="259" w:author="Michael Decker" w:date="2020-04-01T17:12:00Z">
        <w:r w:rsidR="00665A7C" w:rsidDel="003C3DE2">
          <w:rPr>
            <w:rFonts w:cs="Times New Roman"/>
            <w:szCs w:val="24"/>
          </w:rPr>
          <w:delText xml:space="preserve">, </w:delText>
        </w:r>
      </w:del>
      <w:ins w:id="260" w:author="Michael Decker" w:date="2020-04-01T17:12:00Z">
        <w:r w:rsidR="003C3DE2">
          <w:rPr>
            <w:rFonts w:cs="Times New Roman"/>
            <w:szCs w:val="24"/>
          </w:rPr>
          <w:t>T</w:t>
        </w:r>
      </w:ins>
      <w:del w:id="261" w:author="Michael Decker" w:date="2020-04-01T17:12:00Z">
        <w:r w:rsidR="00665A7C" w:rsidDel="003C3DE2">
          <w:rPr>
            <w:rFonts w:cs="Times New Roman"/>
            <w:szCs w:val="24"/>
          </w:rPr>
          <w:delText>t</w:delText>
        </w:r>
      </w:del>
      <w:r w:rsidR="00665A7C">
        <w:rPr>
          <w:rFonts w:cs="Times New Roman"/>
          <w:szCs w:val="24"/>
        </w:rPr>
        <w: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610FE8D"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w:t>
      </w:r>
      <w:ins w:id="262" w:author="Michael Decker" w:date="2020-04-01T17:13:00Z">
        <w:r w:rsidR="005B35E8">
          <w:rPr>
            <w:rFonts w:cs="Times New Roman"/>
            <w:szCs w:val="24"/>
          </w:rPr>
          <w:t>,</w:t>
        </w:r>
      </w:ins>
      <w:r w:rsidRPr="002248ED">
        <w:rPr>
          <w:rFonts w:cs="Times New Roman"/>
          <w:szCs w:val="24"/>
        </w:rPr>
        <w:t xml:space="preserve">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w:t>
      </w:r>
      <w:ins w:id="263" w:author="Michael Decker" w:date="2020-04-01T17:13:00Z">
        <w:r w:rsidR="0035269E">
          <w:rPr>
            <w:rFonts w:cs="Times New Roman"/>
            <w:szCs w:val="24"/>
          </w:rPr>
          <w:t xml:space="preserve">. </w:t>
        </w:r>
      </w:ins>
      <w:del w:id="264" w:author="Michael Decker" w:date="2020-04-01T17:13:00Z">
        <w:r w:rsidRPr="002248ED" w:rsidDel="0035269E">
          <w:rPr>
            <w:rFonts w:cs="Times New Roman"/>
            <w:szCs w:val="24"/>
          </w:rPr>
          <w:delText>,</w:delText>
        </w:r>
      </w:del>
      <w:r w:rsidRPr="002248ED">
        <w:rPr>
          <w:rFonts w:cs="Times New Roman"/>
          <w:szCs w:val="24"/>
        </w:rPr>
        <w:t xml:space="preserve"> </w:t>
      </w:r>
      <w:ins w:id="265" w:author="Michael Decker" w:date="2020-04-01T17:13:00Z">
        <w:r w:rsidR="0035269E">
          <w:rPr>
            <w:rFonts w:cs="Times New Roman"/>
            <w:szCs w:val="24"/>
          </w:rPr>
          <w:t>N</w:t>
        </w:r>
      </w:ins>
      <w:del w:id="266" w:author="Michael Decker" w:date="2020-04-01T17:13:00Z">
        <w:r w:rsidRPr="002248ED" w:rsidDel="0035269E">
          <w:rPr>
            <w:rFonts w:cs="Times New Roman"/>
            <w:szCs w:val="24"/>
          </w:rPr>
          <w:delText>n</w:delText>
        </w:r>
      </w:del>
      <w:r w:rsidRPr="002248ED">
        <w:rPr>
          <w:rFonts w:cs="Times New Roman"/>
          <w:szCs w:val="24"/>
        </w:rPr>
        <w:t>ot</w:t>
      </w:r>
      <w:r w:rsidR="00533450" w:rsidRPr="002248ED">
        <w:rPr>
          <w:rFonts w:cs="Times New Roman"/>
          <w:szCs w:val="24"/>
        </w:rPr>
        <w:t>e</w:t>
      </w:r>
      <w:ins w:id="267" w:author="Michael Decker" w:date="2020-04-01T17:13:00Z">
        <w:r w:rsidR="0035269E">
          <w:rPr>
            <w:rFonts w:cs="Times New Roman"/>
            <w:szCs w:val="24"/>
          </w:rPr>
          <w:t>,</w:t>
        </w:r>
      </w:ins>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 xml:space="preserve">and not to the source code </w:t>
      </w:r>
      <w:r w:rsidRPr="002248ED">
        <w:rPr>
          <w:rFonts w:cs="Times New Roman"/>
          <w:szCs w:val="24"/>
        </w:rPr>
        <w:lastRenderedPageBreak/>
        <w:t>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w:t>
      </w:r>
      <w:commentRangeStart w:id="268"/>
      <w:r w:rsidR="00226E5D">
        <w:rPr>
          <w:rFonts w:cs="Times New Roman"/>
          <w:szCs w:val="24"/>
        </w:rPr>
        <w:t xml:space="preserve">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193FC41C" w:rsidR="00D656D1" w:rsidRPr="002248ED" w:rsidRDefault="004E5433" w:rsidP="004E5433">
      <w:pPr>
        <w:rPr>
          <w:rFonts w:cs="Times New Roman"/>
          <w:szCs w:val="24"/>
        </w:rPr>
      </w:pPr>
      <w:r w:rsidRPr="002248ED">
        <w:rPr>
          <w:rFonts w:cs="Times New Roman"/>
          <w:szCs w:val="24"/>
        </w:rPr>
        <w:t>The first of these two columns, the contains code column, is the fifth column</w:t>
      </w:r>
      <w:ins w:id="269" w:author="Michael Decker" w:date="2020-04-01T17:17:00Z">
        <w:r w:rsidR="00E93F74">
          <w:rPr>
            <w:rFonts w:cs="Times New Roman"/>
            <w:szCs w:val="24"/>
          </w:rPr>
          <w:t xml:space="preserve">.  This </w:t>
        </w:r>
        <w:proofErr w:type="spellStart"/>
        <w:r w:rsidR="00E93F74">
          <w:rPr>
            <w:rFonts w:cs="Times New Roman"/>
            <w:szCs w:val="24"/>
          </w:rPr>
          <w:t>i</w:t>
        </w:r>
      </w:ins>
      <w:ins w:id="270" w:author="Michael Decker" w:date="2020-04-01T17:18:00Z">
        <w:r w:rsidR="00E93F74">
          <w:rPr>
            <w:rFonts w:cs="Times New Roman"/>
            <w:szCs w:val="24"/>
          </w:rPr>
          <w:t>does</w:t>
        </w:r>
        <w:proofErr w:type="spellEnd"/>
        <w:r w:rsidR="00E93F74">
          <w:rPr>
            <w:rFonts w:cs="Times New Roman"/>
            <w:szCs w:val="24"/>
          </w:rPr>
          <w:t xml:space="preserve"> not mean that the line is commented out code, contains a code-like entity (e.g., an equation or identifier)</w:t>
        </w:r>
      </w:ins>
      <w:ins w:id="271" w:author="Michael Decker" w:date="2020-04-01T17:19:00Z">
        <w:r w:rsidR="000B0354">
          <w:rPr>
            <w:rFonts w:cs="Times New Roman"/>
            <w:szCs w:val="24"/>
          </w:rPr>
          <w:t>.</w:t>
        </w:r>
      </w:ins>
      <w:del w:id="272" w:author="Michael Decker" w:date="2020-04-01T17:18:00Z">
        <w:r w:rsidRPr="002248ED" w:rsidDel="00E93F74">
          <w:rPr>
            <w:rFonts w:cs="Times New Roman"/>
            <w:szCs w:val="24"/>
          </w:rPr>
          <w:delText xml:space="preserve"> </w:delText>
        </w:r>
      </w:del>
      <w:del w:id="273" w:author="Michael Decker" w:date="2020-04-01T17:19:00Z">
        <w:r w:rsidRPr="002248ED" w:rsidDel="000B0354">
          <w:rPr>
            <w:rFonts w:cs="Times New Roman"/>
            <w:szCs w:val="24"/>
          </w:rPr>
          <w:delText>and</w:delText>
        </w:r>
      </w:del>
      <w:ins w:id="274" w:author="Michael Decker" w:date="2020-04-01T17:19:00Z">
        <w:r w:rsidR="000B0354">
          <w:rPr>
            <w:rFonts w:cs="Times New Roman"/>
            <w:szCs w:val="24"/>
          </w:rPr>
          <w:t xml:space="preserve"> This</w:t>
        </w:r>
      </w:ins>
      <w:r w:rsidRPr="002248ED">
        <w:rPr>
          <w:rFonts w:cs="Times New Roman"/>
          <w:szCs w:val="24"/>
        </w:rPr>
        <w:t xml:space="preserve"> was determined to be </w:t>
      </w:r>
      <w:ins w:id="275" w:author="Michael Decker" w:date="2020-04-01T17:19:00Z">
        <w:r w:rsidR="00201082">
          <w:rPr>
            <w:rFonts w:cs="Times New Roman"/>
            <w:szCs w:val="24"/>
          </w:rPr>
          <w:t xml:space="preserve">a </w:t>
        </w:r>
      </w:ins>
      <w:del w:id="276" w:author="Michael Decker" w:date="2020-04-01T17:19:00Z">
        <w:r w:rsidRPr="002248ED" w:rsidDel="000B0354">
          <w:rPr>
            <w:rFonts w:cs="Times New Roman"/>
            <w:szCs w:val="24"/>
          </w:rPr>
          <w:delText>extremely important when verifying</w:delText>
        </w:r>
      </w:del>
      <w:ins w:id="277" w:author="Michael Decker" w:date="2020-04-01T17:19:00Z">
        <w:r w:rsidR="000B0354">
          <w:rPr>
            <w:rFonts w:cs="Times New Roman"/>
            <w:szCs w:val="24"/>
          </w:rPr>
          <w:t>likely source of</w:t>
        </w:r>
      </w:ins>
      <w:r w:rsidRPr="002248ED">
        <w:rPr>
          <w:rFonts w:cs="Times New Roman"/>
          <w:szCs w:val="24"/>
        </w:rPr>
        <w:t xml:space="preserve"> false positives </w:t>
      </w:r>
      <w:commentRangeEnd w:id="268"/>
      <w:r w:rsidR="009D2E46">
        <w:rPr>
          <w:rStyle w:val="CommentReference"/>
        </w:rPr>
        <w:commentReference w:id="268"/>
      </w:r>
      <w:r w:rsidRPr="002248ED">
        <w:rPr>
          <w:rFonts w:cs="Times New Roman"/>
          <w:szCs w:val="24"/>
        </w:rPr>
        <w:t xml:space="preserve">when </w:t>
      </w:r>
      <w:del w:id="278" w:author="Michael Decker" w:date="2020-04-01T17:19:00Z">
        <w:r w:rsidRPr="002248ED" w:rsidDel="000B0354">
          <w:rPr>
            <w:rFonts w:cs="Times New Roman"/>
            <w:szCs w:val="24"/>
          </w:rPr>
          <w:delText xml:space="preserve">catching </w:delText>
        </w:r>
      </w:del>
      <w:ins w:id="279" w:author="Michael Decker" w:date="2020-04-01T17:19:00Z">
        <w:r w:rsidR="000B0354">
          <w:rPr>
            <w:rFonts w:cs="Times New Roman"/>
            <w:szCs w:val="24"/>
          </w:rPr>
          <w:t>categorizing</w:t>
        </w:r>
        <w:r w:rsidR="000B0354" w:rsidRPr="002248ED">
          <w:rPr>
            <w:rFonts w:cs="Times New Roman"/>
            <w:szCs w:val="24"/>
          </w:rPr>
          <w:t xml:space="preserve"> </w:t>
        </w:r>
      </w:ins>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w:t>
      </w:r>
      <w:del w:id="280" w:author="Michael Decker" w:date="2020-04-01T17:20:00Z">
        <w:r w:rsidRPr="002248ED" w:rsidDel="00984AF4">
          <w:rPr>
            <w:rFonts w:cs="Times New Roman"/>
            <w:szCs w:val="24"/>
          </w:rPr>
          <w:delText>function names</w:delText>
        </w:r>
      </w:del>
      <w:ins w:id="281" w:author="Michael Decker" w:date="2020-04-01T17:20:00Z">
        <w:r w:rsidR="00984AF4">
          <w:rPr>
            <w:rFonts w:cs="Times New Roman"/>
            <w:szCs w:val="24"/>
          </w:rPr>
          <w:t>identifiers</w:t>
        </w:r>
      </w:ins>
      <w:r w:rsidRPr="002248ED">
        <w:rPr>
          <w:rFonts w:cs="Times New Roman"/>
          <w:szCs w:val="24"/>
        </w:rPr>
        <w:t xml:space="preserve"> and equations. While equations seem to be less common </w:t>
      </w:r>
      <w:del w:id="282" w:author="Michael Decker" w:date="2020-04-01T17:20:00Z">
        <w:r w:rsidRPr="002248ED" w:rsidDel="00307CBB">
          <w:rPr>
            <w:rFonts w:cs="Times New Roman"/>
            <w:szCs w:val="24"/>
          </w:rPr>
          <w:delText>function names</w:delText>
        </w:r>
      </w:del>
      <w:ins w:id="283" w:author="Michael Decker" w:date="2020-04-01T17:20:00Z">
        <w:r w:rsidR="00307CBB">
          <w:rPr>
            <w:rFonts w:cs="Times New Roman"/>
            <w:szCs w:val="24"/>
          </w:rPr>
          <w:t>identifiers</w:t>
        </w:r>
      </w:ins>
      <w:r w:rsidRPr="002248ED">
        <w:rPr>
          <w:rFonts w:cs="Times New Roman"/>
          <w:szCs w:val="24"/>
        </w:rPr>
        <w:t xml:space="preserve">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w:t>
      </w:r>
      <w:ins w:id="284" w:author="Michael Decker" w:date="2020-04-01T17:20:00Z">
        <w:r w:rsidR="009D2E46">
          <w:rPr>
            <w:rFonts w:cs="Times New Roman"/>
            <w:szCs w:val="24"/>
          </w:rPr>
          <w:t xml:space="preserve"> F</w:t>
        </w:r>
      </w:ins>
      <w:del w:id="285" w:author="Michael Decker" w:date="2020-04-01T17:20:00Z">
        <w:r w:rsidR="00665A7C" w:rsidDel="009D2E46">
          <w:rPr>
            <w:rFonts w:cs="Times New Roman"/>
            <w:szCs w:val="24"/>
          </w:rPr>
          <w:delText>f</w:delText>
        </w:r>
      </w:del>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w:t>
      </w:r>
      <w:r w:rsidR="00665A7C">
        <w:rPr>
          <w:rFonts w:cs="Times New Roman"/>
          <w:szCs w:val="24"/>
        </w:rPr>
        <w:lastRenderedPageBreak/>
        <w:t>code.</w:t>
      </w:r>
      <w:ins w:id="286" w:author="Michael Decker" w:date="2020-04-01T17:21:00Z">
        <w:r w:rsidR="009D2E46">
          <w:rPr>
            <w:rFonts w:cs="Times New Roman"/>
            <w:szCs w:val="24"/>
          </w:rPr>
          <w:t xml:space="preserve">  The following com</w:t>
        </w:r>
      </w:ins>
      <w:ins w:id="287" w:author="Michael Decker" w:date="2020-04-01T17:22:00Z">
        <w:r w:rsidR="009D2E46">
          <w:rPr>
            <w:rFonts w:cs="Times New Roman"/>
            <w:szCs w:val="24"/>
          </w:rPr>
          <w:t>ment is commented-out code as it is syntactically valid statement from the language it is written in:</w:t>
        </w:r>
      </w:ins>
    </w:p>
    <w:p w14:paraId="497AE161" w14:textId="1A1A0D09"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del w:id="288" w:author="Michael Decker" w:date="2020-04-01T17:23:00Z">
        <w:r w:rsidRPr="002B3A40" w:rsidDel="0079726A">
          <w:rPr>
            <w:rStyle w:val="Code"/>
          </w:rPr>
          <w:delText>-</w:delText>
        </w:r>
      </w:del>
      <w:ins w:id="289" w:author="Michael Decker" w:date="2020-04-01T17:23:00Z">
        <w:r w:rsidR="0079726A">
          <w:rPr>
            <w:rStyle w:val="Code"/>
          </w:rPr>
          <w:t>–</w:t>
        </w:r>
      </w:ins>
      <w:r w:rsidRPr="002B3A40">
        <w:rPr>
          <w:rStyle w:val="Code"/>
        </w:rPr>
        <w:t xml:space="preserve"> discount</w:t>
      </w:r>
      <w:r w:rsidR="008B05AE" w:rsidRPr="002B3A40">
        <w:rPr>
          <w:rStyle w:val="Code"/>
        </w:rPr>
        <w:t>;</w:t>
      </w:r>
    </w:p>
    <w:p w14:paraId="6DEE7408" w14:textId="77777777" w:rsidR="0015388F" w:rsidRDefault="004E5433" w:rsidP="0032657B">
      <w:pPr>
        <w:rPr>
          <w:ins w:id="290" w:author="Michael Decker" w:date="2020-04-01T17:24:00Z"/>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w:t>
      </w:r>
      <w:r w:rsidRPr="0079726A">
        <w:rPr>
          <w:rStyle w:val="Code"/>
          <w:rPrChange w:id="291" w:author="Michael Decker" w:date="2020-04-01T17:22:00Z">
            <w:rPr>
              <w:rFonts w:cs="Times New Roman"/>
              <w:szCs w:val="24"/>
            </w:rPr>
          </w:rPrChange>
        </w:rPr>
        <w:t>if</w:t>
      </w:r>
      <w:r w:rsidRPr="002248ED">
        <w:rPr>
          <w:rFonts w:cs="Times New Roman"/>
          <w:szCs w:val="24"/>
        </w:rPr>
        <w:t xml:space="preserve">, </w:t>
      </w:r>
      <w:r w:rsidRPr="0079726A">
        <w:rPr>
          <w:rStyle w:val="Code"/>
          <w:rPrChange w:id="292" w:author="Michael Decker" w:date="2020-04-01T17:22:00Z">
            <w:rPr>
              <w:rFonts w:cs="Times New Roman"/>
              <w:szCs w:val="24"/>
            </w:rPr>
          </w:rPrChange>
        </w:rPr>
        <w:t>else</w:t>
      </w:r>
      <w:r w:rsidRPr="002248ED">
        <w:rPr>
          <w:rFonts w:cs="Times New Roman"/>
          <w:szCs w:val="24"/>
        </w:rPr>
        <w:t xml:space="preserve">, </w:t>
      </w:r>
      <w:r w:rsidRPr="0079726A">
        <w:rPr>
          <w:rStyle w:val="Code"/>
          <w:rPrChange w:id="293" w:author="Michael Decker" w:date="2020-04-01T17:22:00Z">
            <w:rPr>
              <w:rFonts w:cs="Times New Roman"/>
              <w:szCs w:val="24"/>
            </w:rPr>
          </w:rPrChange>
        </w:rPr>
        <w:t>else if</w:t>
      </w:r>
      <w:del w:id="294" w:author="Michael Decker" w:date="2020-04-01T17:23:00Z">
        <w:r w:rsidRPr="002248ED" w:rsidDel="0079726A">
          <w:rPr>
            <w:rFonts w:cs="Times New Roman"/>
            <w:szCs w:val="24"/>
          </w:rPr>
          <w:delText xml:space="preserve"> </w:delText>
        </w:r>
      </w:del>
      <w:ins w:id="295" w:author="Michael Decker" w:date="2020-04-01T17:23:00Z">
        <w:r w:rsidR="0079726A">
          <w:rPr>
            <w:rFonts w:cs="Times New Roman"/>
            <w:szCs w:val="24"/>
          </w:rPr>
          <w:t xml:space="preserve">, </w:t>
        </w:r>
      </w:ins>
      <w:r w:rsidRPr="002248ED">
        <w:rPr>
          <w:rFonts w:cs="Times New Roman"/>
          <w:szCs w:val="24"/>
        </w:rPr>
        <w:t xml:space="preserve">etc. though these are less likely to be helpful due to the fact that they are common English words. </w:t>
      </w:r>
      <w:r w:rsidR="00A22DAE">
        <w:rPr>
          <w:rFonts w:cs="Times New Roman"/>
          <w:szCs w:val="24"/>
        </w:rPr>
        <w:t xml:space="preserve">All data collected is stored in a csv.  </w:t>
      </w:r>
      <w:commentRangeStart w:id="296"/>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ins w:id="297" w:author="Michael Decker" w:date="2020-04-01T17:23:00Z">
        <w:r w:rsidR="00CD4240">
          <w:rPr>
            <w:rFonts w:cs="Times New Roman"/>
            <w:szCs w:val="24"/>
          </w:rPr>
          <w:t xml:space="preserve"> </w:t>
        </w:r>
        <w:r w:rsidR="00FE77EF">
          <w:rPr>
            <w:rFonts w:cs="Times New Roman"/>
            <w:szCs w:val="24"/>
          </w:rPr>
          <w:t xml:space="preserve">is </w:t>
        </w:r>
      </w:ins>
      <w:r w:rsidRPr="002248ED">
        <w:rPr>
          <w:rFonts w:cs="Times New Roman"/>
          <w:szCs w:val="24"/>
        </w:rPr>
        <w:t xml:space="preserve">a sample section of the csv </w:t>
      </w:r>
      <w:ins w:id="298" w:author="Michael Decker" w:date="2020-04-01T17:23:00Z">
        <w:r w:rsidR="00642796">
          <w:rPr>
            <w:rFonts w:cs="Times New Roman"/>
            <w:szCs w:val="24"/>
          </w:rPr>
          <w:t xml:space="preserve">and </w:t>
        </w:r>
      </w:ins>
      <w:r w:rsidRPr="002248ED">
        <w:rPr>
          <w:rFonts w:cs="Times New Roman"/>
          <w:szCs w:val="24"/>
        </w:rPr>
        <w:t>is shown to help visualize everything that has been discussed in this chapter.</w:t>
      </w:r>
      <w:commentRangeEnd w:id="296"/>
      <w:r w:rsidR="001E21F0">
        <w:rPr>
          <w:rStyle w:val="CommentReference"/>
        </w:rPr>
        <w:commentReference w:id="296"/>
      </w:r>
      <w:r w:rsidR="0032657B">
        <w:rPr>
          <w:rFonts w:cs="Times New Roman"/>
          <w:szCs w:val="24"/>
        </w:rPr>
        <w:t xml:space="preserve"> </w:t>
      </w:r>
    </w:p>
    <w:p w14:paraId="7757BE04" w14:textId="393DA0BF" w:rsidR="00665A7C" w:rsidRDefault="0032657B" w:rsidP="0032657B">
      <w:pPr>
        <w:rPr>
          <w:rFonts w:cs="Times New Roman"/>
          <w:szCs w:val="24"/>
        </w:rPr>
        <w:sectPr w:rsidR="00665A7C"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 </w:t>
      </w:r>
      <w:del w:id="299" w:author="Michael Decker" w:date="2020-04-01T17:24:00Z">
        <w:r w:rsidRPr="0032657B" w:rsidDel="0015388F">
          <w:rPr>
            <w:rFonts w:cs="Times New Roman"/>
            <w:szCs w:val="24"/>
          </w:rPr>
          <w:delText xml:space="preserve">Breakdown of the gold set by language. </w:delText>
        </w:r>
      </w:del>
      <w:r w:rsidRPr="0032657B">
        <w:rPr>
          <w:rFonts w:cs="Times New Roman"/>
          <w:szCs w:val="24"/>
        </w:rPr>
        <w:t xml:space="preserve">The first column contains the language, </w:t>
      </w:r>
      <w:commentRangeStart w:id="300"/>
      <w:r w:rsidRPr="0032657B">
        <w:rPr>
          <w:rFonts w:cs="Times New Roman"/>
          <w:szCs w:val="24"/>
        </w:rPr>
        <w:t>due to issues with detection C and C++ have been combined as .h files detected by srcML are labeled as C++ files</w:t>
      </w:r>
      <w:commentRangeEnd w:id="300"/>
      <w:r w:rsidR="0015388F">
        <w:rPr>
          <w:rStyle w:val="CommentReference"/>
        </w:rPr>
        <w:commentReference w:id="300"/>
      </w:r>
      <w:r w:rsidRPr="0032657B">
        <w:rPr>
          <w:rFonts w:cs="Times New Roman"/>
          <w:szCs w:val="24"/>
        </w:rPr>
        <w:t xml:space="preserve">.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w:t>
      </w:r>
      <w:r w:rsidRPr="00743077">
        <w:rPr>
          <w:rStyle w:val="Code"/>
          <w:rPrChange w:id="301" w:author="Michael Decker" w:date="2020-04-01T17:26:00Z">
            <w:rPr>
              <w:rFonts w:cs="Times New Roman"/>
              <w:szCs w:val="24"/>
            </w:rPr>
          </w:rPrChange>
        </w:rPr>
        <w:t>virtual</w:t>
      </w:r>
      <w:r w:rsidRPr="0032657B">
        <w:rPr>
          <w:rFonts w:cs="Times New Roman"/>
          <w:szCs w:val="24"/>
        </w:rPr>
        <w:t xml:space="preserve">, </w:t>
      </w:r>
      <w:r w:rsidRPr="00743077">
        <w:rPr>
          <w:rStyle w:val="Code"/>
          <w:rPrChange w:id="302" w:author="Michael Decker" w:date="2020-04-01T17:26:00Z">
            <w:rPr>
              <w:rFonts w:cs="Times New Roman"/>
              <w:szCs w:val="24"/>
            </w:rPr>
          </w:rPrChange>
        </w:rPr>
        <w:t>void</w:t>
      </w:r>
      <w:r w:rsidRPr="0032657B">
        <w:rPr>
          <w:rFonts w:cs="Times New Roman"/>
          <w:szCs w:val="24"/>
        </w:rPr>
        <w:t xml:space="preserve">, and </w:t>
      </w:r>
      <w:r w:rsidRPr="00743077">
        <w:rPr>
          <w:rStyle w:val="Code"/>
          <w:rPrChange w:id="303" w:author="Michael Decker" w:date="2020-04-01T17:26:00Z">
            <w:rPr>
              <w:rFonts w:cs="Times New Roman"/>
              <w:szCs w:val="24"/>
            </w:rPr>
          </w:rPrChange>
        </w:rPr>
        <w:t>int</w:t>
      </w:r>
      <w:r>
        <w:rPr>
          <w:rFonts w:cs="Times New Roman"/>
          <w:szCs w:val="24"/>
        </w:rPr>
        <w:t>.</w:t>
      </w:r>
    </w:p>
    <w:p w14:paraId="792B1F98" w14:textId="305C97A2" w:rsidR="00916E39" w:rsidRPr="00962E78" w:rsidRDefault="00916E39" w:rsidP="00962E78">
      <w:pPr>
        <w:pStyle w:val="Caption"/>
        <w:keepNext/>
        <w:jc w:val="center"/>
        <w:rPr>
          <w:sz w:val="24"/>
          <w:szCs w:val="24"/>
        </w:rPr>
      </w:pPr>
      <w:bookmarkStart w:id="304"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764314">
        <w:rPr>
          <w:noProof/>
          <w:sz w:val="24"/>
          <w:szCs w:val="24"/>
        </w:rPr>
        <w:t>10</w:t>
      </w:r>
      <w:r w:rsidRPr="00962E78">
        <w:rPr>
          <w:sz w:val="24"/>
          <w:szCs w:val="24"/>
        </w:rPr>
        <w:fldChar w:fldCharType="end"/>
      </w:r>
      <w:bookmarkEnd w:id="304"/>
      <w:r w:rsidRPr="00962E78">
        <w:rPr>
          <w:sz w:val="24"/>
          <w:szCs w:val="24"/>
        </w:rPr>
        <w:t xml:space="preserve">. </w:t>
      </w:r>
      <w:bookmarkStart w:id="305"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305"/>
      <w:r w:rsidR="0032657B" w:rsidRPr="00962E78">
        <w:rPr>
          <w:smallCaps/>
          <w:sz w:val="24"/>
          <w:szCs w:val="24"/>
        </w:rPr>
        <w:t>.</w:t>
      </w:r>
    </w:p>
    <w:tbl>
      <w:tblPr>
        <w:tblStyle w:val="TableGrid"/>
        <w:tblW w:w="13945" w:type="dxa"/>
        <w:tblLook w:val="04A0" w:firstRow="1" w:lastRow="0" w:firstColumn="1" w:lastColumn="0" w:noHBand="0" w:noVBand="1"/>
      </w:tblPr>
      <w:tblGrid>
        <w:gridCol w:w="1247"/>
        <w:gridCol w:w="1284"/>
        <w:gridCol w:w="1886"/>
        <w:gridCol w:w="1779"/>
        <w:gridCol w:w="2016"/>
        <w:gridCol w:w="1884"/>
        <w:gridCol w:w="1881"/>
        <w:gridCol w:w="1968"/>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72657B3"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r w:rsidR="0033281B" w14:paraId="555C8483" w14:textId="77777777" w:rsidTr="00962E78">
        <w:trPr>
          <w:ins w:id="306" w:author="Michael Decker" w:date="2020-04-01T17:28:00Z"/>
        </w:trPr>
        <w:tc>
          <w:tcPr>
            <w:tcW w:w="1230" w:type="dxa"/>
          </w:tcPr>
          <w:p w14:paraId="3BC056B6" w14:textId="17882075" w:rsidR="0033281B" w:rsidRDefault="0033281B" w:rsidP="004E5433">
            <w:pPr>
              <w:ind w:firstLine="0"/>
              <w:rPr>
                <w:ins w:id="307" w:author="Michael Decker" w:date="2020-04-01T17:28:00Z"/>
                <w:rFonts w:cs="Times New Roman"/>
                <w:szCs w:val="24"/>
              </w:rPr>
            </w:pPr>
            <w:commentRangeStart w:id="308"/>
            <w:ins w:id="309" w:author="Michael Decker" w:date="2020-04-01T17:28:00Z">
              <w:r>
                <w:rPr>
                  <w:rFonts w:cs="Times New Roman"/>
                  <w:szCs w:val="24"/>
                </w:rPr>
                <w:t>Total</w:t>
              </w:r>
              <w:commentRangeEnd w:id="308"/>
              <w:r>
                <w:rPr>
                  <w:rStyle w:val="CommentReference"/>
                </w:rPr>
                <w:commentReference w:id="308"/>
              </w:r>
            </w:ins>
          </w:p>
        </w:tc>
        <w:tc>
          <w:tcPr>
            <w:tcW w:w="1285" w:type="dxa"/>
          </w:tcPr>
          <w:p w14:paraId="5CCB478D" w14:textId="1FE3C5FB" w:rsidR="0033281B" w:rsidRDefault="0033281B" w:rsidP="004E5433">
            <w:pPr>
              <w:ind w:firstLine="0"/>
              <w:rPr>
                <w:ins w:id="310" w:author="Michael Decker" w:date="2020-04-01T17:28:00Z"/>
                <w:rFonts w:cs="Times New Roman"/>
                <w:szCs w:val="24"/>
              </w:rPr>
            </w:pPr>
          </w:p>
        </w:tc>
        <w:tc>
          <w:tcPr>
            <w:tcW w:w="1890" w:type="dxa"/>
          </w:tcPr>
          <w:p w14:paraId="7D84D857" w14:textId="77777777" w:rsidR="0033281B" w:rsidRDefault="0033281B" w:rsidP="004E5433">
            <w:pPr>
              <w:ind w:firstLine="0"/>
              <w:rPr>
                <w:ins w:id="311" w:author="Michael Decker" w:date="2020-04-01T17:28:00Z"/>
                <w:rFonts w:cs="Times New Roman"/>
                <w:szCs w:val="24"/>
              </w:rPr>
            </w:pPr>
          </w:p>
        </w:tc>
        <w:tc>
          <w:tcPr>
            <w:tcW w:w="1782" w:type="dxa"/>
          </w:tcPr>
          <w:p w14:paraId="6C6C85ED" w14:textId="77777777" w:rsidR="0033281B" w:rsidRDefault="0033281B" w:rsidP="004E5433">
            <w:pPr>
              <w:ind w:firstLine="0"/>
              <w:rPr>
                <w:ins w:id="312" w:author="Michael Decker" w:date="2020-04-01T17:28:00Z"/>
                <w:rFonts w:cs="Times New Roman"/>
                <w:szCs w:val="24"/>
              </w:rPr>
            </w:pPr>
          </w:p>
        </w:tc>
        <w:tc>
          <w:tcPr>
            <w:tcW w:w="2016" w:type="dxa"/>
          </w:tcPr>
          <w:p w14:paraId="1A5ACCE9" w14:textId="77777777" w:rsidR="0033281B" w:rsidRDefault="0033281B" w:rsidP="004E5433">
            <w:pPr>
              <w:ind w:firstLine="0"/>
              <w:rPr>
                <w:ins w:id="313" w:author="Michael Decker" w:date="2020-04-01T17:28:00Z"/>
                <w:rFonts w:cs="Times New Roman"/>
                <w:szCs w:val="24"/>
              </w:rPr>
            </w:pPr>
          </w:p>
        </w:tc>
        <w:tc>
          <w:tcPr>
            <w:tcW w:w="1886" w:type="dxa"/>
          </w:tcPr>
          <w:p w14:paraId="2873CB35" w14:textId="77777777" w:rsidR="0033281B" w:rsidRDefault="0033281B" w:rsidP="004E5433">
            <w:pPr>
              <w:ind w:firstLine="0"/>
              <w:rPr>
                <w:ins w:id="314" w:author="Michael Decker" w:date="2020-04-01T17:28:00Z"/>
                <w:rFonts w:cs="Times New Roman"/>
                <w:szCs w:val="24"/>
              </w:rPr>
            </w:pPr>
          </w:p>
        </w:tc>
        <w:tc>
          <w:tcPr>
            <w:tcW w:w="1884" w:type="dxa"/>
          </w:tcPr>
          <w:p w14:paraId="7D476B72" w14:textId="77777777" w:rsidR="0033281B" w:rsidRDefault="0033281B" w:rsidP="004E5433">
            <w:pPr>
              <w:ind w:firstLine="0"/>
              <w:rPr>
                <w:ins w:id="315" w:author="Michael Decker" w:date="2020-04-01T17:28:00Z"/>
                <w:rFonts w:cs="Times New Roman"/>
                <w:szCs w:val="24"/>
              </w:rPr>
            </w:pPr>
          </w:p>
        </w:tc>
        <w:tc>
          <w:tcPr>
            <w:tcW w:w="1972" w:type="dxa"/>
          </w:tcPr>
          <w:p w14:paraId="37F1E149" w14:textId="77777777" w:rsidR="0033281B" w:rsidRDefault="0033281B" w:rsidP="004E5433">
            <w:pPr>
              <w:ind w:firstLine="0"/>
              <w:rPr>
                <w:ins w:id="316" w:author="Michael Decker" w:date="2020-04-01T17:28:00Z"/>
                <w:rFonts w:cs="Times New Roman"/>
                <w:szCs w:val="24"/>
              </w:rPr>
            </w:pP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17" w:name="_Ref34136593"/>
    </w:p>
    <w:bookmarkEnd w:id="317"/>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18" w:name="_Ref33695007"/>
      <w:r w:rsidRPr="002248ED">
        <w:t>Syntax-based Approach</w:t>
      </w:r>
      <w:bookmarkEnd w:id="318"/>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The method is</w:t>
      </w:r>
      <w:del w:id="319" w:author="Michael Decker" w:date="2020-04-01T17:40:00Z">
        <w:r w:rsidR="009C035D" w:rsidDel="009F6A51">
          <w:rPr>
            <w:rFonts w:cs="Times New Roman"/>
            <w:szCs w:val="24"/>
          </w:rPr>
          <w:delText xml:space="preserve"> </w:delText>
        </w:r>
      </w:del>
      <w:r w:rsidR="009C035D">
        <w:rPr>
          <w:rFonts w:cs="Times New Roman"/>
          <w:szCs w:val="24"/>
        </w:rPr>
        <w:t xml:space="preserve">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320" w:name="_Ref33695020"/>
      <w:r w:rsidRPr="002248ED">
        <w:t>Bag of Words Approach</w:t>
      </w:r>
      <w:bookmarkEnd w:id="320"/>
    </w:p>
    <w:p w14:paraId="6EAC5290" w14:textId="4E8565A4"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9F6A51">
        <w:rPr>
          <w:rStyle w:val="Code"/>
          <w:rPrChange w:id="321" w:author="Michael Decker" w:date="2020-04-01T17:43:00Z">
            <w:rPr>
              <w:rFonts w:cs="Times New Roman"/>
              <w:szCs w:val="24"/>
            </w:rPr>
          </w:rPrChange>
        </w:rPr>
        <w:t>int</w:t>
      </w:r>
      <w:r w:rsidRPr="002248ED">
        <w:rPr>
          <w:rFonts w:cs="Times New Roman"/>
          <w:szCs w:val="24"/>
        </w:rPr>
        <w:t xml:space="preserve">, </w:t>
      </w:r>
      <w:r w:rsidRPr="009F6A51">
        <w:rPr>
          <w:rStyle w:val="Code"/>
          <w:rPrChange w:id="322" w:author="Michael Decker" w:date="2020-04-01T17:43:00Z">
            <w:rPr>
              <w:rFonts w:cs="Times New Roman"/>
              <w:szCs w:val="24"/>
            </w:rPr>
          </w:rPrChange>
        </w:rPr>
        <w:t>void</w:t>
      </w:r>
      <w:r w:rsidRPr="002248ED">
        <w:rPr>
          <w:rFonts w:cs="Times New Roman"/>
          <w:szCs w:val="24"/>
        </w:rPr>
        <w:t xml:space="preserve">, or </w:t>
      </w:r>
      <w:r w:rsidRPr="009F6A51">
        <w:rPr>
          <w:rStyle w:val="Code"/>
          <w:rPrChange w:id="323" w:author="Michael Decker" w:date="2020-04-01T17:43:00Z">
            <w:rPr>
              <w:rFonts w:cs="Times New Roman"/>
              <w:szCs w:val="24"/>
            </w:rPr>
          </w:rPrChange>
        </w:rPr>
        <w:t>count</w:t>
      </w:r>
      <w:r w:rsidRPr="002248ED">
        <w:rPr>
          <w:rFonts w:cs="Times New Roman"/>
          <w:szCs w:val="24"/>
        </w:rPr>
        <w:t xml:space="preserve"> will appear much more frequently.</w:t>
      </w:r>
      <w:r w:rsidR="00382ED6">
        <w:rPr>
          <w:rFonts w:cs="Times New Roman"/>
          <w:szCs w:val="24"/>
        </w:rPr>
        <w:t xml:space="preserve"> This is where frequency comes into play and why bag of words is bound to fail in this case</w:t>
      </w:r>
      <w:ins w:id="324" w:author="Michael Decker" w:date="2020-04-01T17:43:00Z">
        <w:r w:rsidR="009F6A51">
          <w:rPr>
            <w:rFonts w:cs="Times New Roman"/>
            <w:szCs w:val="24"/>
          </w:rPr>
          <w:t xml:space="preserve">. </w:t>
        </w:r>
      </w:ins>
      <w:del w:id="325" w:author="Michael Decker" w:date="2020-04-01T17:43:00Z">
        <w:r w:rsidR="00382ED6" w:rsidDel="009F6A51">
          <w:rPr>
            <w:rFonts w:cs="Times New Roman"/>
            <w:szCs w:val="24"/>
          </w:rPr>
          <w:delText>,</w:delText>
        </w:r>
      </w:del>
      <w:r w:rsidR="00382ED6">
        <w:rPr>
          <w:rFonts w:cs="Times New Roman"/>
          <w:szCs w:val="24"/>
        </w:rPr>
        <w:t xml:space="preserve"> </w:t>
      </w:r>
      <w:ins w:id="326" w:author="Michael Decker" w:date="2020-04-01T17:43:00Z">
        <w:r w:rsidR="009F6A51">
          <w:rPr>
            <w:rFonts w:cs="Times New Roman"/>
            <w:szCs w:val="24"/>
          </w:rPr>
          <w:t>I</w:t>
        </w:r>
      </w:ins>
      <w:del w:id="327" w:author="Michael Decker" w:date="2020-04-01T17:43:00Z">
        <w:r w:rsidR="00382ED6" w:rsidDel="009F6A51">
          <w:rPr>
            <w:rFonts w:cs="Times New Roman"/>
            <w:szCs w:val="24"/>
          </w:rPr>
          <w:delText>i</w:delText>
        </w:r>
      </w:del>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ins w:id="328" w:author="Michael Decker" w:date="2020-04-01T17:44:00Z">
        <w:r w:rsidR="000B24B6">
          <w:rPr>
            <w:rFonts w:cs="Times New Roman"/>
            <w:szCs w:val="24"/>
          </w:rPr>
          <w:t>,</w:t>
        </w:r>
      </w:ins>
      <w:r w:rsidR="00382ED6">
        <w:rPr>
          <w:rFonts w:cs="Times New Roman"/>
          <w:szCs w:val="24"/>
        </w:rPr>
        <w:t xml:space="preserv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ins w:id="329" w:author="Michael Decker" w:date="2020-04-01T17:44:00Z">
        <w:r w:rsidR="000B24B6">
          <w:rPr>
            <w:rFonts w:cs="Times New Roman"/>
            <w:szCs w:val="24"/>
          </w:rPr>
          <w:t>n</w:t>
        </w:r>
      </w:ins>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330" w:name="_Ref33695048"/>
      <w:r w:rsidRPr="002248ED">
        <w:lastRenderedPageBreak/>
        <w:t>Frequency</w:t>
      </w:r>
      <w:r w:rsidR="00977600">
        <w:t>-based</w:t>
      </w:r>
      <w:r w:rsidRPr="002248ED">
        <w:t xml:space="preserve"> Approac</w:t>
      </w:r>
      <w:r w:rsidR="002C4D6A">
        <w:t>h</w:t>
      </w:r>
      <w:bookmarkEnd w:id="330"/>
    </w:p>
    <w:p w14:paraId="5B277D45" w14:textId="0F0DD3EF"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24C19F09">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22241E8D" w:rsidR="00684C19" w:rsidRPr="0043682C" w:rsidRDefault="00684C19" w:rsidP="00962E78">
                      <w:pPr>
                        <w:pStyle w:val="Caption"/>
                        <w:jc w:val="center"/>
                        <w:rPr>
                          <w:rFonts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commentRangeStart w:id="331"/>
      <w:r w:rsidR="00177283"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commentRangeEnd w:id="331"/>
      <w:r w:rsidR="00EF24F3">
        <w:rPr>
          <w:rStyle w:val="CommentReference"/>
        </w:rPr>
        <w:commentReference w:id="331"/>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77777777" w:rsidR="0032657B" w:rsidRDefault="0032657B" w:rsidP="004E5433">
      <w:pPr>
        <w:rPr>
          <w:rFonts w:cs="Times New Roman"/>
          <w:szCs w:val="24"/>
        </w:rPr>
      </w:pPr>
    </w:p>
    <w:p w14:paraId="643F828B" w14:textId="3DC6DA31"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ins w:id="332" w:author="Michael Decker" w:date="2020-04-01T17:46:00Z">
        <w:r w:rsidR="00543E6F">
          <w:rPr>
            <w:rFonts w:cs="Times New Roman"/>
            <w:szCs w:val="24"/>
          </w:rPr>
          <w:t>,</w:t>
        </w:r>
      </w:ins>
      <w:r w:rsidRPr="002248ED">
        <w:rPr>
          <w:rFonts w:cs="Times New Roman"/>
          <w:szCs w:val="24"/>
        </w:rPr>
        <w:t xml:space="preserve"> it was noted that the average character length of terms tended to be much shorter in </w:t>
      </w:r>
      <w:r w:rsidR="00AF19A8">
        <w:rPr>
          <w:rFonts w:cs="Times New Roman"/>
          <w:szCs w:val="24"/>
        </w:rPr>
        <w:t>commented-out code</w:t>
      </w:r>
      <w:ins w:id="333" w:author="Michael Decker" w:date="2020-04-01T17:46:00Z">
        <w:r w:rsidR="00543E6F">
          <w:rPr>
            <w:rFonts w:cs="Times New Roman"/>
            <w:szCs w:val="24"/>
          </w:rPr>
          <w:t>.  A</w:t>
        </w:r>
      </w:ins>
      <w:del w:id="334" w:author="Michael Decker" w:date="2020-04-01T17:46:00Z">
        <w:r w:rsidRPr="002248ED" w:rsidDel="00543E6F">
          <w:rPr>
            <w:rFonts w:cs="Times New Roman"/>
            <w:szCs w:val="24"/>
          </w:rPr>
          <w:delText>, a</w:delText>
        </w:r>
      </w:del>
      <w:r w:rsidRPr="002248ED">
        <w:rPr>
          <w:rFonts w:cs="Times New Roman"/>
          <w:szCs w:val="24"/>
        </w:rPr>
        <w:t xml:space="preserve"> prime example </w:t>
      </w:r>
      <w:del w:id="335" w:author="Michael Decker" w:date="2020-04-01T17:46:00Z">
        <w:r w:rsidRPr="002248ED" w:rsidDel="00543E6F">
          <w:rPr>
            <w:rFonts w:cs="Times New Roman"/>
            <w:szCs w:val="24"/>
          </w:rPr>
          <w:delText>being</w:delText>
        </w:r>
      </w:del>
      <w:ins w:id="336" w:author="Michael Decker" w:date="2020-04-01T17:46:00Z">
        <w:r w:rsidR="00543E6F">
          <w:rPr>
            <w:rFonts w:cs="Times New Roman"/>
            <w:szCs w:val="24"/>
          </w:rPr>
          <w:t>is</w:t>
        </w:r>
      </w:ins>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E96E8E6"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0CF3065C"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 xml:space="preserve">Below is an example of how the calculation is </w:t>
      </w:r>
      <w:proofErr w:type="spellStart"/>
      <w:r w:rsidR="00282393">
        <w:rPr>
          <w:rFonts w:cs="Times New Roman"/>
          <w:szCs w:val="24"/>
        </w:rPr>
        <w:t>pre</w:t>
      </w:r>
      <w:ins w:id="337" w:author="Michael Decker" w:date="2020-04-01T17:52:00Z">
        <w:r w:rsidR="00351358">
          <w:rPr>
            <w:rFonts w:cs="Times New Roman"/>
            <w:szCs w:val="24"/>
          </w:rPr>
          <w:t>r</w:t>
        </w:r>
      </w:ins>
      <w:r w:rsidR="00282393">
        <w:rPr>
          <w:rFonts w:cs="Times New Roman"/>
          <w:szCs w:val="24"/>
        </w:rPr>
        <w:t>formed</w:t>
      </w:r>
      <w:proofErr w:type="spellEnd"/>
      <w:proofErr w:type="gramStart"/>
      <w:r w:rsidR="00282393">
        <w:rPr>
          <w:rFonts w:cs="Times New Roman"/>
          <w:szCs w:val="24"/>
        </w:rPr>
        <w:t>.</w:t>
      </w:r>
      <w:r w:rsidR="004E5433" w:rsidRPr="002248ED">
        <w:rPr>
          <w:rFonts w:cs="Times New Roman"/>
          <w:szCs w:val="24"/>
        </w:rPr>
        <w:t xml:space="preserve"> .</w:t>
      </w:r>
      <w:proofErr w:type="gramEnd"/>
      <w:r w:rsidR="004E5433" w:rsidRPr="002248ED">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commentRangeStart w:id="338"/>
      <w:r w:rsidRPr="00962E78">
        <w:rPr>
          <w:rStyle w:val="Code"/>
        </w:rPr>
        <w:t xml:space="preserve">a count = 1, space count = 4, s count = 1, q count  = 1, </w:t>
      </w:r>
      <w:r w:rsidR="004E2A53">
        <w:rPr>
          <w:rStyle w:val="Code"/>
        </w:rPr>
        <w:t xml:space="preserve">       </w:t>
      </w:r>
      <w:r w:rsidRPr="00962E78">
        <w:rPr>
          <w:rStyle w:val="Code"/>
        </w:rPr>
        <w:t>r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r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w:t>
      </w:r>
      <w:proofErr w:type="gramStart"/>
      <w:r w:rsidRPr="00962E78">
        <w:rPr>
          <w:rStyle w:val="Code"/>
        </w:rPr>
        <w:t xml:space="preserve">048, </w:t>
      </w:r>
      <w:r w:rsidR="004E2A53" w:rsidRPr="00962E78">
        <w:rPr>
          <w:rStyle w:val="Code"/>
        </w:rPr>
        <w:t xml:space="preserve">  </w:t>
      </w:r>
      <w:proofErr w:type="gramEnd"/>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w:t>
      </w:r>
      <w:commentRangeEnd w:id="338"/>
      <w:r w:rsidR="00351358">
        <w:rPr>
          <w:rStyle w:val="CommentReference"/>
        </w:rPr>
        <w:commentReference w:id="338"/>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339" w:name="_Ref34251031"/>
    </w:p>
    <w:bookmarkEnd w:id="339"/>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5C9BE34F"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del w:id="340" w:author="Michael Decker" w:date="2020-04-01T18:58:00Z">
        <w:r w:rsidR="00911164" w:rsidRPr="002248ED" w:rsidDel="005274B0">
          <w:rPr>
            <w:rFonts w:cs="Times New Roman"/>
            <w:szCs w:val="24"/>
          </w:rPr>
          <w:delText xml:space="preserve">two </w:delText>
        </w:r>
      </w:del>
      <w:ins w:id="341" w:author="Michael Decker" w:date="2020-04-01T18:58:00Z">
        <w:r w:rsidR="005274B0">
          <w:rPr>
            <w:rFonts w:cs="Times New Roman"/>
            <w:szCs w:val="24"/>
          </w:rPr>
          <w:t>three</w:t>
        </w:r>
        <w:r w:rsidR="005274B0" w:rsidRPr="002248ED">
          <w:rPr>
            <w:rFonts w:cs="Times New Roman"/>
            <w:szCs w:val="24"/>
          </w:rPr>
          <w:t xml:space="preserve"> </w:t>
        </w:r>
      </w:ins>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ins w:id="342" w:author="Michael Decker" w:date="2020-04-01T19:00:00Z">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ins>
      <w:ins w:id="343" w:author="Michael Decker" w:date="2020-04-01T19:10:00Z">
        <w:r w:rsidR="004F17AA">
          <w:rPr>
            <w:rFonts w:cs="Times New Roman"/>
            <w:szCs w:val="24"/>
          </w:rPr>
          <w:t xml:space="preserve"> as com</w:t>
        </w:r>
      </w:ins>
      <w:ins w:id="344" w:author="Michael Decker" w:date="2020-04-01T19:11:00Z">
        <w:r w:rsidR="004F17AA">
          <w:rPr>
            <w:rFonts w:cs="Times New Roman"/>
            <w:szCs w:val="24"/>
          </w:rPr>
          <w:t>m</w:t>
        </w:r>
      </w:ins>
      <w:ins w:id="345" w:author="Michael Decker" w:date="2020-04-01T19:10:00Z">
        <w:r w:rsidR="004F17AA">
          <w:rPr>
            <w:rFonts w:cs="Times New Roman"/>
            <w:szCs w:val="24"/>
          </w:rPr>
          <w:t xml:space="preserve">ents (especially </w:t>
        </w:r>
      </w:ins>
      <w:ins w:id="346" w:author="Michael Decker" w:date="2020-04-01T19:11:00Z">
        <w:r w:rsidR="004F17AA">
          <w:rPr>
            <w:rFonts w:cs="Times New Roman"/>
            <w:szCs w:val="24"/>
          </w:rPr>
          <w:t>short comments) won’t have very many different characters</w:t>
        </w:r>
      </w:ins>
      <w:ins w:id="347" w:author="Michael Decker" w:date="2020-04-01T19:12:00Z">
        <w:r w:rsidR="004F17AA">
          <w:rPr>
            <w:rFonts w:cs="Times New Roman"/>
            <w:szCs w:val="24"/>
          </w:rPr>
          <w:t xml:space="preserve"> as shown in the example frequency of a </w:t>
        </w:r>
        <w:proofErr w:type="spellStart"/>
        <w:r w:rsidR="004F17AA">
          <w:rPr>
            <w:rFonts w:cs="Times New Roman"/>
            <w:szCs w:val="24"/>
          </w:rPr>
          <w:t>coment</w:t>
        </w:r>
      </w:ins>
      <w:proofErr w:type="spellEnd"/>
      <w:ins w:id="348" w:author="Michael Decker" w:date="2020-04-01T19:00:00Z">
        <w:r w:rsidR="005274B0" w:rsidRPr="005274B0">
          <w:rPr>
            <w:rFonts w:cs="Times New Roman"/>
            <w:szCs w:val="24"/>
          </w:rPr>
          <w:t xml:space="preserve"> in</w:t>
        </w:r>
      </w:ins>
      <w:ins w:id="349" w:author="Michael Decker" w:date="2020-04-01T19:07:00Z">
        <w:r w:rsidR="00EE7C8B">
          <w:rPr>
            <w:rFonts w:cs="Times New Roman"/>
            <w:szCs w:val="24"/>
          </w:rPr>
          <w:t xml:space="preserve"> </w:t>
        </w:r>
      </w:ins>
      <w:ins w:id="350" w:author="Michael Decker" w:date="2020-04-01T19:08:00Z">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ins>
      <w:r w:rsidR="00FD12FD">
        <w:rPr>
          <w:rFonts w:cs="Times New Roman"/>
          <w:szCs w:val="24"/>
        </w:rPr>
        <w:fldChar w:fldCharType="separate"/>
      </w:r>
      <w:ins w:id="351" w:author="Michael Decker" w:date="2020-04-01T19:08:00Z">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ins>
      <w:ins w:id="352" w:author="Michael Decker" w:date="2020-04-01T19:00:00Z">
        <w:r w:rsidR="005274B0" w:rsidRPr="005274B0">
          <w:rPr>
            <w:rFonts w:cs="Times New Roman"/>
            <w:szCs w:val="24"/>
          </w:rPr>
          <w:t xml:space="preserve">. </w:t>
        </w:r>
      </w:ins>
      <w:r w:rsidR="007517B2" w:rsidRPr="002248ED">
        <w:rPr>
          <w:rFonts w:cs="Times New Roman"/>
          <w:szCs w:val="24"/>
        </w:rPr>
        <w:t>C</w:t>
      </w:r>
      <w:ins w:id="353" w:author="Michael Decker" w:date="2020-04-01T19:00:00Z">
        <w:r w:rsidR="005274B0">
          <w:rPr>
            <w:rFonts w:cs="Times New Roman"/>
            <w:szCs w:val="24"/>
          </w:rPr>
          <w:t xml:space="preserve"> </w:t>
        </w:r>
      </w:ins>
      <w:proofErr w:type="spellStart"/>
      <w:r w:rsidR="007517B2" w:rsidRPr="002248ED">
        <w:rPr>
          <w:rFonts w:cs="Times New Roman"/>
          <w:szCs w:val="24"/>
        </w:rPr>
        <w:t>onsidering</w:t>
      </w:r>
      <w:proofErr w:type="spellEnd"/>
      <w:r w:rsidR="007517B2" w:rsidRPr="002248ED">
        <w:rPr>
          <w:rFonts w:cs="Times New Roman"/>
          <w:szCs w:val="24"/>
        </w:rPr>
        <w:t xml:space="preserve"> these </w:t>
      </w:r>
      <w:del w:id="354" w:author="Michael Decker" w:date="2020-04-01T18:58:00Z">
        <w:r w:rsidR="007517B2" w:rsidRPr="002248ED" w:rsidDel="005274B0">
          <w:rPr>
            <w:rFonts w:cs="Times New Roman"/>
            <w:szCs w:val="24"/>
          </w:rPr>
          <w:delText xml:space="preserve">two </w:delText>
        </w:r>
      </w:del>
      <w:ins w:id="355" w:author="Michael Decker" w:date="2020-04-01T18:58:00Z">
        <w:r w:rsidR="005274B0">
          <w:rPr>
            <w:rFonts w:cs="Times New Roman"/>
            <w:szCs w:val="24"/>
          </w:rPr>
          <w:t>three</w:t>
        </w:r>
        <w:r w:rsidR="005274B0" w:rsidRPr="002248ED">
          <w:rPr>
            <w:rFonts w:cs="Times New Roman"/>
            <w:szCs w:val="24"/>
          </w:rPr>
          <w:t xml:space="preserve"> </w:t>
        </w:r>
      </w:ins>
      <w:r w:rsidR="007517B2" w:rsidRPr="002248ED">
        <w:rPr>
          <w:rFonts w:cs="Times New Roman"/>
          <w:szCs w:val="24"/>
        </w:rPr>
        <w:t>factors the obvious choice of machine learning algorithm is the decision tree.</w:t>
      </w:r>
    </w:p>
    <w:p w14:paraId="21CC83E1" w14:textId="21D40950"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ins w:id="356" w:author="Michael Decker" w:date="2020-04-01T17:54:00Z">
        <w:r w:rsidR="00371E39">
          <w:rPr>
            <w:rFonts w:cs="Times New Roman"/>
            <w:szCs w:val="24"/>
          </w:rPr>
          <w:t>,</w:t>
        </w:r>
      </w:ins>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ins w:id="357" w:author="Michael Decker" w:date="2020-04-01T17:55:00Z">
        <w:r w:rsidR="00371E39">
          <w:rPr>
            <w:rFonts w:cs="Times New Roman"/>
            <w:szCs w:val="24"/>
          </w:rPr>
          <w:t>i</w:t>
        </w:r>
      </w:ins>
      <w:del w:id="358" w:author="Michael Decker" w:date="2020-04-01T17:55:00Z">
        <w:r w:rsidR="00A97E10" w:rsidDel="00371E39">
          <w:rPr>
            <w:rFonts w:cs="Times New Roman"/>
            <w:szCs w:val="24"/>
          </w:rPr>
          <w:delText>with</w:delText>
        </w:r>
        <w:r w:rsidR="003C405C" w:rsidRPr="002248ED" w:rsidDel="00371E39">
          <w:rPr>
            <w:rFonts w:cs="Times New Roman"/>
            <w:szCs w:val="24"/>
          </w:rPr>
          <w:delText xml:space="preserve"> i</w:delText>
        </w:r>
      </w:del>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77777777" w:rsidR="005274B0" w:rsidRDefault="000578C2" w:rsidP="00602FDF">
      <w:pPr>
        <w:rPr>
          <w:ins w:id="359" w:author="Michael Decker" w:date="2020-04-01T19:05:00Z"/>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ins w:id="360" w:author="Michael Decker" w:date="2020-04-01T17:59:00Z">
        <w:r w:rsidR="00371E39">
          <w:rPr>
            <w:rFonts w:cs="Times New Roman"/>
            <w:szCs w:val="24"/>
          </w:rPr>
          <w:t xml:space="preserve">  We now go over the contents of e</w:t>
        </w:r>
      </w:ins>
      <w:ins w:id="361" w:author="Michael Decker" w:date="2020-04-01T18:00:00Z">
        <w:r w:rsidR="00371E39">
          <w:rPr>
            <w:rFonts w:cs="Times New Roman"/>
            <w:szCs w:val="24"/>
          </w:rPr>
          <w:t>ach decision node. Class is the majority class</w:t>
        </w:r>
      </w:ins>
      <w:ins w:id="362" w:author="Michael Decker" w:date="2020-04-01T18:02:00Z">
        <w:r w:rsidR="00371E39">
          <w:rPr>
            <w:rFonts w:cs="Times New Roman"/>
            <w:szCs w:val="24"/>
          </w:rPr>
          <w:t xml:space="preserve"> with the dataset</w:t>
        </w:r>
      </w:ins>
      <w:ins w:id="363" w:author="Michael Decker" w:date="2020-04-01T18:00:00Z">
        <w:r w:rsidR="00371E39">
          <w:rPr>
            <w:rFonts w:cs="Times New Roman"/>
            <w:szCs w:val="24"/>
          </w:rPr>
          <w:t xml:space="preserve"> </w:t>
        </w:r>
      </w:ins>
      <w:ins w:id="364" w:author="Michael Decker" w:date="2020-04-01T18:01:00Z">
        <w:r w:rsidR="00371E39">
          <w:rPr>
            <w:rFonts w:cs="Times New Roman"/>
            <w:szCs w:val="24"/>
          </w:rPr>
          <w:t xml:space="preserve">for that point in the </w:t>
        </w:r>
      </w:ins>
      <w:ins w:id="365" w:author="Michael Decker" w:date="2020-04-01T18:02:00Z">
        <w:r w:rsidR="00371E39">
          <w:rPr>
            <w:rFonts w:cs="Times New Roman"/>
            <w:szCs w:val="24"/>
          </w:rPr>
          <w:t xml:space="preserve">decision </w:t>
        </w:r>
      </w:ins>
      <w:ins w:id="366" w:author="Michael Decker" w:date="2020-04-01T18:01:00Z">
        <w:r w:rsidR="00371E39">
          <w:rPr>
            <w:rFonts w:cs="Times New Roman"/>
            <w:szCs w:val="24"/>
          </w:rPr>
          <w:t xml:space="preserve">tree.  </w:t>
        </w:r>
      </w:ins>
      <w:del w:id="367" w:author="Michael Decker" w:date="2020-04-01T18:00:00Z">
        <w:r w:rsidR="003A2818" w:rsidDel="00371E39">
          <w:rPr>
            <w:rFonts w:cs="Times New Roman"/>
            <w:szCs w:val="24"/>
          </w:rPr>
          <w:delText xml:space="preserve">The </w:delText>
        </w:r>
      </w:del>
      <w:del w:id="368" w:author="Michael Decker" w:date="2020-04-01T18:01:00Z">
        <w:r w:rsidR="003A2818" w:rsidDel="00371E39">
          <w:rPr>
            <w:rFonts w:cs="Times New Roman"/>
            <w:szCs w:val="24"/>
          </w:rPr>
          <w:delText>c</w:delText>
        </w:r>
      </w:del>
      <w:ins w:id="369" w:author="Michael Decker" w:date="2020-04-01T18:01:00Z">
        <w:r w:rsidR="00371E39">
          <w:rPr>
            <w:rFonts w:cs="Times New Roman"/>
            <w:szCs w:val="24"/>
          </w:rPr>
          <w:t>C</w:t>
        </w:r>
      </w:ins>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ins w:id="370" w:author="Michael Decker" w:date="2020-04-01T18:01:00Z">
        <w:r w:rsidR="00371E39">
          <w:rPr>
            <w:rFonts w:cs="Times New Roman"/>
            <w:szCs w:val="24"/>
          </w:rPr>
          <w:t xml:space="preserve"> are also used to show this with white indicating no majority.</w:t>
        </w:r>
      </w:ins>
      <w:del w:id="371" w:author="Michael Decker" w:date="2020-04-01T18:01:00Z">
        <w:r w:rsidR="00595F43" w:rsidDel="00371E39">
          <w:rPr>
            <w:rFonts w:cs="Times New Roman"/>
            <w:szCs w:val="24"/>
          </w:rPr>
          <w:delText>, along with the class,</w:delText>
        </w:r>
      </w:del>
      <w:r w:rsidR="003A2818">
        <w:rPr>
          <w:rFonts w:cs="Times New Roman"/>
          <w:szCs w:val="24"/>
        </w:rPr>
        <w:t xml:space="preserve"> </w:t>
      </w:r>
      <w:ins w:id="372" w:author="Michael Decker" w:date="2020-04-01T18:02:00Z">
        <w:r w:rsidR="00371E39">
          <w:rPr>
            <w:rFonts w:cs="Times New Roman"/>
            <w:szCs w:val="24"/>
          </w:rPr>
          <w:t xml:space="preserve"> </w:t>
        </w:r>
      </w:ins>
      <w:del w:id="373" w:author="Michael Decker" w:date="2020-04-01T18:02:00Z">
        <w:r w:rsidR="003A2818" w:rsidDel="00371E39">
          <w:rPr>
            <w:rFonts w:cs="Times New Roman"/>
            <w:szCs w:val="24"/>
          </w:rPr>
          <w:delText xml:space="preserve">in the tree represent each class within </w:delText>
        </w:r>
        <w:r w:rsidR="00595F43" w:rsidDel="00371E39">
          <w:rPr>
            <w:rFonts w:cs="Times New Roman"/>
            <w:szCs w:val="24"/>
          </w:rPr>
          <w:delText xml:space="preserve">data set for ease of comprehension. </w:delText>
        </w:r>
      </w:del>
      <w:r w:rsidR="00595F43">
        <w:rPr>
          <w:rFonts w:cs="Times New Roman"/>
          <w:szCs w:val="24"/>
        </w:rPr>
        <w:t>The values section shows the exact distribution of each class within a zone of the</w:t>
      </w:r>
    </w:p>
    <w:p w14:paraId="26E5EFB2" w14:textId="2376FDC4" w:rsidR="00764314" w:rsidRDefault="00764314" w:rsidP="00602FDF">
      <w:pPr>
        <w:rPr>
          <w:ins w:id="374" w:author="Michael Decker" w:date="2020-04-01T19:01:00Z"/>
          <w:rFonts w:cs="Times New Roman"/>
          <w:szCs w:val="24"/>
        </w:rPr>
        <w:sectPr w:rsidR="00764314" w:rsidSect="004B145D">
          <w:pgSz w:w="12240" w:h="15840"/>
          <w:pgMar w:top="1440" w:right="1440" w:bottom="1440" w:left="1440" w:header="720" w:footer="720" w:gutter="0"/>
          <w:cols w:space="720"/>
          <w:docGrid w:linePitch="360"/>
        </w:sectPr>
      </w:pPr>
    </w:p>
    <w:p w14:paraId="579B0EA4" w14:textId="7204B376" w:rsidR="00764314" w:rsidRDefault="00764314" w:rsidP="00764314">
      <w:pPr>
        <w:pStyle w:val="Caption"/>
        <w:keepNext/>
      </w:pPr>
      <w:bookmarkStart w:id="375" w:name="_Ref36660515"/>
      <w:bookmarkStart w:id="376" w:name="_Ref36660519"/>
      <w:r w:rsidRPr="002248ED">
        <w:rPr>
          <w:rFonts w:cs="Times New Roman"/>
          <w:sz w:val="24"/>
          <w:szCs w:val="24"/>
        </w:rPr>
        <w:lastRenderedPageBreak/>
        <w:t>T</w:t>
      </w:r>
      <w:ins w:id="377" w:author="Michael Decker" w:date="2020-04-01T19:08:00Z">
        <w:r w:rsidR="00EE7C8B">
          <w:rPr>
            <w:rFonts w:cs="Times New Roman"/>
            <w:sz w:val="24"/>
            <w:szCs w:val="24"/>
          </w:rPr>
          <w:t>ABLE</w:t>
        </w:r>
      </w:ins>
      <w:del w:id="378" w:author="Michael Decker" w:date="2020-04-01T19:08:00Z">
        <w:r w:rsidRPr="002248ED" w:rsidDel="00EE7C8B">
          <w:rPr>
            <w:rFonts w:cs="Times New Roman"/>
            <w:sz w:val="24"/>
            <w:szCs w:val="24"/>
          </w:rPr>
          <w:delText>able</w:delText>
        </w:r>
      </w:del>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379" w:author="Michael Decker" w:date="2020-04-01T19:07:00Z">
        <w:r w:rsidR="00431716">
          <w:rPr>
            <w:rFonts w:cs="Times New Roman"/>
            <w:noProof/>
            <w:sz w:val="24"/>
            <w:szCs w:val="24"/>
          </w:rPr>
          <w:t>11</w:t>
        </w:r>
      </w:ins>
      <w:del w:id="380" w:author="Michael Decker" w:date="2020-04-01T19:07:00Z">
        <w:r w:rsidDel="00431716">
          <w:rPr>
            <w:rFonts w:cs="Times New Roman"/>
            <w:noProof/>
            <w:sz w:val="24"/>
            <w:szCs w:val="24"/>
          </w:rPr>
          <w:delText>12</w:delText>
        </w:r>
      </w:del>
      <w:r w:rsidRPr="002248ED">
        <w:rPr>
          <w:rFonts w:cs="Times New Roman"/>
          <w:noProof/>
          <w:sz w:val="24"/>
          <w:szCs w:val="24"/>
        </w:rPr>
        <w:fldChar w:fldCharType="end"/>
      </w:r>
      <w:bookmarkEnd w:id="376"/>
      <w:r>
        <w:rPr>
          <w:rFonts w:cs="Times New Roman"/>
          <w:noProof/>
          <w:sz w:val="24"/>
          <w:szCs w:val="24"/>
        </w:rPr>
        <w:t>.</w:t>
      </w:r>
      <w:r w:rsidRPr="002248ED">
        <w:rPr>
          <w:rFonts w:cs="Times New Roman"/>
          <w:sz w:val="24"/>
          <w:szCs w:val="24"/>
        </w:rPr>
        <w:t xml:space="preserve"> </w:t>
      </w:r>
      <w:r w:rsidRPr="00D142C1">
        <w:rPr>
          <w:rFonts w:cs="Times New Roman"/>
          <w:smallCaps/>
          <w:sz w:val="24"/>
          <w:szCs w:val="24"/>
        </w:rPr>
        <w:t>The table shows the frequencies of each symbol in a sample line. It is important to note how sparse the matrix is as this is the case with many if not all lines.</w:t>
      </w:r>
      <w:bookmarkEnd w:id="375"/>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AF0414">
        <w:tc>
          <w:tcPr>
            <w:tcW w:w="1294" w:type="dxa"/>
          </w:tcPr>
          <w:p w14:paraId="0E61CD38" w14:textId="77777777" w:rsidR="005274B0" w:rsidRPr="002248ED" w:rsidRDefault="005274B0" w:rsidP="00AF0414">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AF0414">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AF0414">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AF0414">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AF0414">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AF0414">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AF0414">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AF0414">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AF0414">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AF0414">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AF0414">
        <w:tc>
          <w:tcPr>
            <w:tcW w:w="1294" w:type="dxa"/>
          </w:tcPr>
          <w:p w14:paraId="7995DAF7"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AF0414">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AF0414">
            <w:pPr>
              <w:ind w:firstLine="0"/>
              <w:rPr>
                <w:rFonts w:cs="Times New Roman"/>
                <w:szCs w:val="24"/>
              </w:rPr>
            </w:pPr>
            <w:r w:rsidRPr="002248ED">
              <w:rPr>
                <w:rFonts w:cs="Times New Roman"/>
                <w:szCs w:val="24"/>
              </w:rPr>
              <w:t>0</w:t>
            </w:r>
          </w:p>
        </w:tc>
      </w:tr>
      <w:tr w:rsidR="005274B0" w:rsidRPr="002248ED" w14:paraId="1EBFE75A" w14:textId="77777777" w:rsidTr="00AF0414">
        <w:tc>
          <w:tcPr>
            <w:tcW w:w="1294" w:type="dxa"/>
          </w:tcPr>
          <w:p w14:paraId="472D4BD6" w14:textId="77777777" w:rsidR="005274B0" w:rsidRPr="002248ED" w:rsidRDefault="005274B0" w:rsidP="00AF0414">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AF0414">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AF0414">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AF0414">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AF0414">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AF0414">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AF0414">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AF0414">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AF0414">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AF0414">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AF0414">
        <w:tc>
          <w:tcPr>
            <w:tcW w:w="1294" w:type="dxa"/>
          </w:tcPr>
          <w:p w14:paraId="431B1D58"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AF0414">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AF0414">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AF0414">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AF0414">
            <w:pPr>
              <w:ind w:firstLine="0"/>
              <w:rPr>
                <w:rFonts w:cs="Times New Roman"/>
                <w:szCs w:val="24"/>
              </w:rPr>
            </w:pPr>
            <w:r w:rsidRPr="002248ED">
              <w:rPr>
                <w:rFonts w:cs="Times New Roman"/>
                <w:i/>
                <w:iCs/>
                <w:szCs w:val="24"/>
              </w:rPr>
              <w:t>0.0625</w:t>
            </w:r>
          </w:p>
        </w:tc>
      </w:tr>
      <w:tr w:rsidR="005274B0" w:rsidRPr="002248ED" w14:paraId="374F00B9" w14:textId="77777777" w:rsidTr="00AF0414">
        <w:tc>
          <w:tcPr>
            <w:tcW w:w="1294" w:type="dxa"/>
          </w:tcPr>
          <w:p w14:paraId="793ADA0B" w14:textId="77777777" w:rsidR="005274B0" w:rsidRPr="002248ED" w:rsidRDefault="005274B0" w:rsidP="00AF0414">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AF0414">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AF0414">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AF0414">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AF0414">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AF0414">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r>
      <w:tr w:rsidR="005274B0" w:rsidRPr="002248ED" w14:paraId="1E047381" w14:textId="77777777" w:rsidTr="00AF0414">
        <w:tc>
          <w:tcPr>
            <w:tcW w:w="1294" w:type="dxa"/>
          </w:tcPr>
          <w:p w14:paraId="6CDB79A5"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AF0414">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AF0414">
            <w:pPr>
              <w:ind w:firstLine="0"/>
              <w:rPr>
                <w:rFonts w:cs="Times New Roman"/>
                <w:szCs w:val="24"/>
              </w:rPr>
            </w:pPr>
            <w:r w:rsidRPr="002248ED">
              <w:rPr>
                <w:rFonts w:cs="Times New Roman"/>
                <w:szCs w:val="24"/>
              </w:rPr>
              <w:t>0</w:t>
            </w:r>
          </w:p>
        </w:tc>
      </w:tr>
      <w:tr w:rsidR="005274B0" w:rsidRPr="002248ED" w14:paraId="32AAAE6A" w14:textId="77777777" w:rsidTr="00AF0414">
        <w:tc>
          <w:tcPr>
            <w:tcW w:w="1294" w:type="dxa"/>
          </w:tcPr>
          <w:p w14:paraId="2BCFD69C" w14:textId="77777777" w:rsidR="005274B0" w:rsidRPr="002248ED" w:rsidRDefault="005274B0" w:rsidP="00AF0414">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AF0414">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AF0414">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AF0414">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AF0414">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AF0414">
        <w:tc>
          <w:tcPr>
            <w:tcW w:w="1294" w:type="dxa"/>
          </w:tcPr>
          <w:p w14:paraId="58F1DEA4"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AF0414">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AF0414">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AF0414">
            <w:pPr>
              <w:ind w:firstLine="0"/>
              <w:rPr>
                <w:rFonts w:cs="Times New Roman"/>
                <w:szCs w:val="24"/>
              </w:rPr>
            </w:pPr>
            <w:r w:rsidRPr="002248ED">
              <w:rPr>
                <w:rFonts w:cs="Times New Roman"/>
                <w:szCs w:val="24"/>
              </w:rPr>
              <w:t>0</w:t>
            </w:r>
          </w:p>
        </w:tc>
      </w:tr>
      <w:tr w:rsidR="005274B0" w:rsidRPr="002248ED" w14:paraId="42B127E1" w14:textId="77777777" w:rsidTr="00AF0414">
        <w:tc>
          <w:tcPr>
            <w:tcW w:w="1294" w:type="dxa"/>
          </w:tcPr>
          <w:p w14:paraId="408BB1DA" w14:textId="77777777" w:rsidR="005274B0" w:rsidRPr="002248ED" w:rsidRDefault="005274B0" w:rsidP="00AF0414">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AF0414">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AF0414">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AF0414">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AF0414">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AF0414">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AF0414">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AF0414">
            <w:pPr>
              <w:jc w:val="center"/>
              <w:rPr>
                <w:rFonts w:cs="Times New Roman"/>
                <w:szCs w:val="24"/>
              </w:rPr>
            </w:pPr>
          </w:p>
        </w:tc>
        <w:tc>
          <w:tcPr>
            <w:tcW w:w="1295" w:type="dxa"/>
          </w:tcPr>
          <w:p w14:paraId="1D3540DC" w14:textId="77777777" w:rsidR="005274B0" w:rsidRPr="002248ED" w:rsidRDefault="005274B0" w:rsidP="00AF0414">
            <w:pPr>
              <w:jc w:val="center"/>
              <w:rPr>
                <w:rFonts w:cs="Times New Roman"/>
                <w:szCs w:val="24"/>
              </w:rPr>
            </w:pPr>
          </w:p>
        </w:tc>
        <w:tc>
          <w:tcPr>
            <w:tcW w:w="1295" w:type="dxa"/>
          </w:tcPr>
          <w:p w14:paraId="1F05F5BD" w14:textId="77777777" w:rsidR="005274B0" w:rsidRPr="002248ED" w:rsidRDefault="005274B0" w:rsidP="00AF0414">
            <w:pPr>
              <w:jc w:val="center"/>
              <w:rPr>
                <w:rFonts w:cs="Times New Roman"/>
                <w:szCs w:val="24"/>
              </w:rPr>
            </w:pPr>
          </w:p>
        </w:tc>
      </w:tr>
      <w:tr w:rsidR="005274B0" w:rsidRPr="002248ED" w14:paraId="31F702CB" w14:textId="77777777" w:rsidTr="00AF0414">
        <w:tc>
          <w:tcPr>
            <w:tcW w:w="1294" w:type="dxa"/>
          </w:tcPr>
          <w:p w14:paraId="2153C2E0" w14:textId="77777777" w:rsidR="005274B0" w:rsidRPr="002248ED" w:rsidRDefault="005274B0" w:rsidP="00AF0414">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AF0414">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AF0414">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AF0414">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AF0414">
            <w:pPr>
              <w:rPr>
                <w:rFonts w:cs="Times New Roman"/>
                <w:szCs w:val="24"/>
              </w:rPr>
            </w:pPr>
          </w:p>
        </w:tc>
        <w:tc>
          <w:tcPr>
            <w:tcW w:w="1295" w:type="dxa"/>
          </w:tcPr>
          <w:p w14:paraId="614D784D" w14:textId="77777777" w:rsidR="005274B0" w:rsidRPr="002248ED" w:rsidRDefault="005274B0" w:rsidP="00AF0414">
            <w:pPr>
              <w:rPr>
                <w:rFonts w:cs="Times New Roman"/>
                <w:szCs w:val="24"/>
              </w:rPr>
            </w:pPr>
          </w:p>
        </w:tc>
        <w:tc>
          <w:tcPr>
            <w:tcW w:w="1295" w:type="dxa"/>
          </w:tcPr>
          <w:p w14:paraId="740D0147" w14:textId="77777777" w:rsidR="005274B0" w:rsidRPr="002248ED" w:rsidRDefault="005274B0" w:rsidP="00AF0414">
            <w:pPr>
              <w:rPr>
                <w:rFonts w:cs="Times New Roman"/>
                <w:szCs w:val="24"/>
              </w:rPr>
            </w:pPr>
          </w:p>
        </w:tc>
      </w:tr>
    </w:tbl>
    <w:p w14:paraId="34C1AFD2" w14:textId="77777777" w:rsidR="005274B0" w:rsidRDefault="005274B0" w:rsidP="00602FDF">
      <w:pPr>
        <w:rPr>
          <w:ins w:id="381" w:author="Michael Decker" w:date="2020-04-01T19:01:00Z"/>
          <w:rFonts w:cs="Times New Roman"/>
          <w:szCs w:val="24"/>
        </w:rPr>
      </w:pPr>
    </w:p>
    <w:p w14:paraId="131B75A4" w14:textId="77777777" w:rsidR="005274B0" w:rsidRDefault="005274B0" w:rsidP="00602FDF">
      <w:pPr>
        <w:rPr>
          <w:ins w:id="382" w:author="Michael Decker" w:date="2020-04-01T19:01:00Z"/>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74238E6A" w:rsidR="003A2818" w:rsidRDefault="00595F43" w:rsidP="00602FDF">
      <w:pPr>
        <w:rPr>
          <w:rFonts w:cs="Times New Roman"/>
          <w:szCs w:val="24"/>
        </w:rPr>
      </w:pPr>
      <w:r>
        <w:rPr>
          <w:rFonts w:cs="Times New Roman"/>
          <w:szCs w:val="24"/>
        </w:rPr>
        <w:lastRenderedPageBreak/>
        <w:t xml:space="preserve"> tree</w:t>
      </w:r>
      <w:ins w:id="383" w:author="Michael Decker" w:date="2020-04-01T18:02:00Z">
        <w:r w:rsidR="00371E39">
          <w:rPr>
            <w:rFonts w:cs="Times New Roman"/>
            <w:szCs w:val="24"/>
          </w:rPr>
          <w:t>,</w:t>
        </w:r>
      </w:ins>
      <w:r w:rsidR="009705BD">
        <w:rPr>
          <w:rFonts w:cs="Times New Roman"/>
          <w:szCs w:val="24"/>
        </w:rPr>
        <w:t xml:space="preserve"> while the sample is the total number of samples in that part of the tree</w:t>
      </w:r>
      <w:r>
        <w:rPr>
          <w:rFonts w:cs="Times New Roman"/>
          <w:szCs w:val="24"/>
        </w:rPr>
        <w:t xml:space="preserve">. </w:t>
      </w:r>
      <w:ins w:id="384" w:author="Michael Decker" w:date="2020-04-01T18:02:00Z">
        <w:r w:rsidR="00371E39">
          <w:rPr>
            <w:rFonts w:cs="Times New Roman"/>
            <w:szCs w:val="24"/>
          </w:rPr>
          <w:t>T</w:t>
        </w:r>
      </w:ins>
      <w:del w:id="385" w:author="Michael Decker" w:date="2020-04-01T18:02:00Z">
        <w:r w:rsidR="009705BD" w:rsidDel="00371E39">
          <w:rPr>
            <w:rFonts w:cs="Times New Roman"/>
            <w:szCs w:val="24"/>
          </w:rPr>
          <w:delText>Finally</w:delText>
        </w:r>
        <w:r w:rsidR="00E85596" w:rsidDel="00371E39">
          <w:rPr>
            <w:rFonts w:cs="Times New Roman"/>
            <w:szCs w:val="24"/>
          </w:rPr>
          <w:delText>,</w:delText>
        </w:r>
        <w:r w:rsidR="009705BD" w:rsidDel="00371E39">
          <w:rPr>
            <w:rFonts w:cs="Times New Roman"/>
            <w:szCs w:val="24"/>
          </w:rPr>
          <w:delText xml:space="preserve"> t</w:delText>
        </w:r>
      </w:del>
      <w:r w:rsidR="009705BD">
        <w:rPr>
          <w:rFonts w:cs="Times New Roman"/>
          <w:szCs w:val="24"/>
        </w:rPr>
        <w:t>he GINI</w:t>
      </w:r>
      <w:r w:rsidR="00962E78">
        <w:rPr>
          <w:rFonts w:cs="Times New Roman"/>
          <w:szCs w:val="24"/>
        </w:rPr>
        <w:t>, a measure of statistical dispersion,</w:t>
      </w:r>
      <w:r w:rsidR="009705BD">
        <w:rPr>
          <w:rFonts w:cs="Times New Roman"/>
          <w:szCs w:val="24"/>
        </w:rPr>
        <w:t xml:space="preserve"> is the value that shows how effective a </w:t>
      </w:r>
      <w:commentRangeStart w:id="386"/>
      <w:r w:rsidR="009705BD">
        <w:rPr>
          <w:rFonts w:cs="Times New Roman"/>
          <w:szCs w:val="24"/>
        </w:rPr>
        <w:t>decision tree</w:t>
      </w:r>
      <w:commentRangeEnd w:id="386"/>
      <w:r w:rsidR="00371E39">
        <w:rPr>
          <w:rStyle w:val="CommentReference"/>
        </w:rPr>
        <w:commentReference w:id="386"/>
      </w:r>
      <w:r w:rsidR="009705BD">
        <w:rPr>
          <w:rFonts w:cs="Times New Roman"/>
          <w:szCs w:val="24"/>
        </w:rPr>
        <w:t>, the farther down a decision tree you go the lower the GINI will generally become with leaf nodes always having a GINI of 0.</w:t>
      </w:r>
      <w:ins w:id="387" w:author="Michael Decker" w:date="2020-04-01T18:03:00Z">
        <w:r w:rsidR="000F498F">
          <w:rPr>
            <w:rFonts w:cs="Times New Roman"/>
            <w:szCs w:val="24"/>
          </w:rPr>
          <w:t xml:space="preserve">  At the top (except in leaves), is the Boolean decision for the decision node.</w:t>
        </w:r>
      </w:ins>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22663683" w:rsidR="003A2818" w:rsidRPr="00AA6716" w:rsidRDefault="003A2818" w:rsidP="003A2818">
      <w:pPr>
        <w:pStyle w:val="Caption"/>
        <w:jc w:val="center"/>
        <w:rPr>
          <w:rFonts w:cs="Times New Roman"/>
          <w:sz w:val="24"/>
          <w:szCs w:val="24"/>
        </w:rPr>
      </w:pPr>
      <w:bookmarkStart w:id="388"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388"/>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ins w:id="389" w:author="Michael Decker" w:date="2020-04-01T18:04:00Z">
        <w:r w:rsidR="005610B6">
          <w:rPr>
            <w:smallCaps/>
            <w:sz w:val="24"/>
            <w:szCs w:val="24"/>
          </w:rPr>
          <w:t xml:space="preserve">  The top (on non-</w:t>
        </w:r>
        <w:proofErr w:type="spellStart"/>
        <w:r w:rsidR="005610B6">
          <w:rPr>
            <w:smallCaps/>
            <w:sz w:val="24"/>
            <w:szCs w:val="24"/>
          </w:rPr>
          <w:t>leafs</w:t>
        </w:r>
        <w:proofErr w:type="spellEnd"/>
        <w:r w:rsidR="005610B6">
          <w:rPr>
            <w:smallCaps/>
            <w:sz w:val="24"/>
            <w:szCs w:val="24"/>
          </w:rPr>
          <w:t>) is the decision itself.</w:t>
        </w:r>
      </w:ins>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390" w:name="_Ref34310606"/>
    </w:p>
    <w:bookmarkEnd w:id="390"/>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xml:space="preserve">. </w:t>
      </w:r>
      <w:commentRangeStart w:id="391"/>
      <w:r w:rsidR="00C954ED">
        <w:t>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commentRangeEnd w:id="391"/>
      <w:r w:rsidR="003E2447">
        <w:rPr>
          <w:rStyle w:val="CommentReference"/>
        </w:rPr>
        <w:commentReference w:id="391"/>
      </w:r>
      <w:r w:rsidR="00524E58">
        <w:t>.</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w:t>
      </w:r>
      <w:commentRangeStart w:id="392"/>
      <w:r w:rsidR="001A27C8">
        <w:t xml:space="preserve">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w:t>
      </w:r>
      <w:commentRangeEnd w:id="392"/>
      <w:r w:rsidR="003E2447">
        <w:rPr>
          <w:rStyle w:val="CommentReference"/>
        </w:rPr>
        <w:commentReference w:id="392"/>
      </w:r>
      <w:r w:rsidR="00375E4E">
        <w:t xml:space="preserve">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393"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393"/>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394"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394"/>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w:t>
      </w:r>
      <w:commentRangeStart w:id="395"/>
      <w:r>
        <w:t xml:space="preserve">purposes of validation, we will be using accuracy, precision, recall, and the F1 score. The combination of these </w:t>
      </w:r>
      <w:commentRangeEnd w:id="395"/>
      <w:r w:rsidR="00EE11D0">
        <w:rPr>
          <w:rStyle w:val="CommentReference"/>
        </w:rPr>
        <w:commentReference w:id="395"/>
      </w:r>
      <w:r>
        <w:t xml:space="preserve">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4448AA8E" w:rsidR="00903314" w:rsidRPr="00AA6716" w:rsidRDefault="00903314" w:rsidP="00903314">
      <w:pPr>
        <w:pStyle w:val="Caption"/>
        <w:keepNext/>
        <w:jc w:val="center"/>
        <w:rPr>
          <w:sz w:val="24"/>
          <w:szCs w:val="24"/>
        </w:rPr>
      </w:pPr>
      <w:bookmarkStart w:id="396" w:name="_Ref34324168"/>
      <w:bookmarkStart w:id="397"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398" w:author="Michael Decker" w:date="2020-04-01T19:06:00Z">
        <w:r w:rsidR="00764314">
          <w:rPr>
            <w:noProof/>
            <w:sz w:val="24"/>
            <w:szCs w:val="24"/>
          </w:rPr>
          <w:t>12</w:t>
        </w:r>
      </w:ins>
      <w:del w:id="399" w:author="Michael Decker" w:date="2020-04-01T19:06:00Z">
        <w:r w:rsidR="00052DB5" w:rsidDel="00764314">
          <w:rPr>
            <w:noProof/>
            <w:sz w:val="24"/>
            <w:szCs w:val="24"/>
          </w:rPr>
          <w:delText>11</w:delText>
        </w:r>
      </w:del>
      <w:r w:rsidR="0030602A" w:rsidRPr="00AA6716">
        <w:rPr>
          <w:noProof/>
          <w:sz w:val="24"/>
          <w:szCs w:val="24"/>
        </w:rPr>
        <w:fldChar w:fldCharType="end"/>
      </w:r>
      <w:bookmarkEnd w:id="396"/>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397"/>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3697FFDC" w14:textId="0C85F315" w:rsidR="003E2447" w:rsidRPr="00903314" w:rsidDel="00EE11D0" w:rsidRDefault="003E2447" w:rsidP="000F384A">
      <w:pPr>
        <w:rPr>
          <w:del w:id="400" w:author="Michael Decker" w:date="2020-04-01T18:52:00Z"/>
        </w:rPr>
      </w:pPr>
    </w:p>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401" w:name="_Ref34251039"/>
    </w:p>
    <w:bookmarkEnd w:id="401"/>
    <w:p w14:paraId="38EB8C60" w14:textId="77777777" w:rsidR="004E5433" w:rsidRPr="00B216D8" w:rsidRDefault="004E5433" w:rsidP="00904867">
      <w:pPr>
        <w:pStyle w:val="ChapterTitle"/>
      </w:pPr>
      <w:r>
        <w:t>Results</w:t>
      </w:r>
    </w:p>
    <w:p w14:paraId="70CA738E" w14:textId="56A6F230"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w:t>
      </w:r>
      <w:del w:id="402" w:author="Michael Decker" w:date="2020-04-01T18:56:00Z">
        <w:r w:rsidRPr="002248ED" w:rsidDel="005274B0">
          <w:rPr>
            <w:rFonts w:cs="Times New Roman"/>
            <w:szCs w:val="24"/>
          </w:rPr>
          <w:delText>The reason for choosing to use a decision tree is based off of the benefits that are naturally present when using them. First, decision trees are easy to understand and the model itself can be fully graphically visualized such as in the sample section of our decision tree in</w:delText>
        </w:r>
        <w:r w:rsidR="001103A7" w:rsidRPr="002248ED" w:rsidDel="005274B0">
          <w:rPr>
            <w:rFonts w:cs="Times New Roman"/>
            <w:szCs w:val="24"/>
          </w:rPr>
          <w:delText xml:space="preserve"> </w:delText>
        </w:r>
        <w:commentRangeStart w:id="403"/>
        <w:r w:rsidR="001103A7" w:rsidRPr="002248ED" w:rsidDel="005274B0">
          <w:rPr>
            <w:rFonts w:cs="Times New Roman"/>
            <w:szCs w:val="24"/>
          </w:rPr>
          <w:fldChar w:fldCharType="begin"/>
        </w:r>
        <w:r w:rsidR="001103A7" w:rsidRPr="002248ED" w:rsidDel="005274B0">
          <w:rPr>
            <w:rFonts w:cs="Times New Roman"/>
            <w:szCs w:val="24"/>
          </w:rPr>
          <w:delInstrText xml:space="preserve"> REF _Ref32495567 \h </w:delInstrText>
        </w:r>
        <w:r w:rsidR="002248ED" w:rsidRPr="002248ED" w:rsidDel="005274B0">
          <w:rPr>
            <w:rFonts w:cs="Times New Roman"/>
            <w:szCs w:val="24"/>
          </w:rPr>
          <w:delInstrText xml:space="preserve"> \* MERGEFORMAT </w:delInstrText>
        </w:r>
        <w:r w:rsidR="001103A7" w:rsidRPr="002248ED" w:rsidDel="005274B0">
          <w:rPr>
            <w:rFonts w:cs="Times New Roman"/>
            <w:szCs w:val="24"/>
          </w:rPr>
        </w:r>
        <w:r w:rsidR="001103A7" w:rsidRPr="002248ED" w:rsidDel="005274B0">
          <w:rPr>
            <w:rFonts w:cs="Times New Roman"/>
            <w:szCs w:val="24"/>
          </w:rPr>
          <w:fldChar w:fldCharType="separate"/>
        </w:r>
        <w:r w:rsidR="001103A7" w:rsidRPr="002248ED" w:rsidDel="005274B0">
          <w:rPr>
            <w:rFonts w:cs="Times New Roman"/>
            <w:szCs w:val="24"/>
          </w:rPr>
          <w:delText xml:space="preserve">Figure </w:delText>
        </w:r>
        <w:r w:rsidR="001103A7" w:rsidRPr="002248ED" w:rsidDel="005274B0">
          <w:rPr>
            <w:rFonts w:cs="Times New Roman"/>
            <w:noProof/>
            <w:szCs w:val="24"/>
          </w:rPr>
          <w:delText>2</w:delText>
        </w:r>
        <w:r w:rsidR="001103A7" w:rsidRPr="002248ED" w:rsidDel="005274B0">
          <w:rPr>
            <w:rFonts w:cs="Times New Roman"/>
            <w:szCs w:val="24"/>
          </w:rPr>
          <w:delText xml:space="preserve"> Decision Tree Sample</w:delText>
        </w:r>
        <w:r w:rsidR="001103A7" w:rsidRPr="002248ED" w:rsidDel="005274B0">
          <w:rPr>
            <w:rFonts w:cs="Times New Roman"/>
            <w:szCs w:val="24"/>
          </w:rPr>
          <w:fldChar w:fldCharType="end"/>
        </w:r>
        <w:commentRangeEnd w:id="403"/>
        <w:r w:rsidR="00B35F61" w:rsidDel="005274B0">
          <w:rPr>
            <w:rStyle w:val="CommentReference"/>
          </w:rPr>
          <w:commentReference w:id="403"/>
        </w:r>
      </w:del>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10FD0D1" w:rsidR="004E5433" w:rsidRPr="002248ED" w:rsidRDefault="001103A7" w:rsidP="003C405C">
      <w:pPr>
        <w:pStyle w:val="Caption"/>
        <w:jc w:val="center"/>
        <w:rPr>
          <w:rFonts w:cs="Times New Roman"/>
          <w:sz w:val="24"/>
          <w:szCs w:val="24"/>
        </w:rPr>
      </w:pPr>
      <w:bookmarkStart w:id="404" w:name="_Ref33646320"/>
      <w:bookmarkStart w:id="405"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404"/>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xml:space="preserv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405"/>
    </w:p>
    <w:p w14:paraId="3F44932E" w14:textId="0E13AFEA" w:rsidR="00797159" w:rsidDel="005274B0" w:rsidRDefault="004E5433" w:rsidP="003859E8">
      <w:pPr>
        <w:ind w:firstLine="0"/>
        <w:rPr>
          <w:del w:id="406" w:author="Michael Decker" w:date="2020-04-01T18:56:00Z"/>
          <w:rFonts w:cs="Times New Roman"/>
          <w:szCs w:val="24"/>
        </w:rPr>
        <w:sectPr w:rsidR="00797159" w:rsidDel="005274B0" w:rsidSect="003859E8">
          <w:pgSz w:w="15840" w:h="12240" w:orient="landscape"/>
          <w:pgMar w:top="1440" w:right="1440" w:bottom="1440" w:left="1440" w:header="720" w:footer="720" w:gutter="0"/>
          <w:cols w:space="720"/>
          <w:docGrid w:linePitch="360"/>
        </w:sectPr>
      </w:pPr>
      <w:del w:id="407" w:author="Michael Decker" w:date="2020-04-01T18:56:00Z">
        <w:r w:rsidRPr="002248ED" w:rsidDel="005274B0">
          <w:rPr>
            <w:rFonts w:cs="Times New Roman"/>
            <w:szCs w:val="24"/>
          </w:rPr>
          <w:delText xml:space="preserve">Second, decision trees are able to handle blank data very well, this is extremely important when considering our data, this is because even if a line does not contain a symbol from the portion of selected ASCII characters that we are analyzing such as in </w:delText>
        </w:r>
        <w:r w:rsidR="002E5B0C" w:rsidDel="005274B0">
          <w:rPr>
            <w:rFonts w:cs="Times New Roman"/>
            <w:szCs w:val="24"/>
          </w:rPr>
          <w:fldChar w:fldCharType="begin"/>
        </w:r>
        <w:r w:rsidR="002E5B0C" w:rsidDel="005274B0">
          <w:rPr>
            <w:rFonts w:cs="Times New Roman"/>
            <w:szCs w:val="24"/>
          </w:rPr>
          <w:delInstrText xml:space="preserve"> REF _Ref33646702 \h </w:delInstrText>
        </w:r>
        <w:r w:rsidR="002E5B0C" w:rsidDel="005274B0">
          <w:rPr>
            <w:rFonts w:cs="Times New Roman"/>
            <w:szCs w:val="24"/>
          </w:rPr>
        </w:r>
        <w:r w:rsidR="002E5B0C" w:rsidDel="005274B0">
          <w:rPr>
            <w:rFonts w:cs="Times New Roman"/>
            <w:szCs w:val="24"/>
          </w:rPr>
          <w:fldChar w:fldCharType="separate"/>
        </w:r>
        <w:r w:rsidR="002E5B0C" w:rsidRPr="002248ED" w:rsidDel="005274B0">
          <w:rPr>
            <w:rFonts w:cs="Times New Roman"/>
            <w:szCs w:val="24"/>
          </w:rPr>
          <w:delText xml:space="preserve">Table </w:delText>
        </w:r>
        <w:r w:rsidR="002E5B0C" w:rsidDel="005274B0">
          <w:rPr>
            <w:rFonts w:cs="Times New Roman"/>
            <w:noProof/>
            <w:szCs w:val="24"/>
          </w:rPr>
          <w:delText>12</w:delText>
        </w:r>
        <w:r w:rsidR="002E5B0C" w:rsidDel="005274B0">
          <w:rPr>
            <w:rFonts w:cs="Times New Roman"/>
            <w:szCs w:val="24"/>
          </w:rPr>
          <w:fldChar w:fldCharType="end"/>
        </w:r>
        <w:r w:rsidR="002E5B0C" w:rsidDel="005274B0">
          <w:rPr>
            <w:rFonts w:cs="Times New Roman"/>
            <w:szCs w:val="24"/>
          </w:rPr>
          <w:delText>.</w:delText>
        </w:r>
      </w:del>
    </w:p>
    <w:p w14:paraId="294C35FA" w14:textId="2D6E2D8E" w:rsidR="002C6D7F" w:rsidRPr="002248ED" w:rsidDel="007B56AA" w:rsidRDefault="002C6D7F" w:rsidP="002E5B0C">
      <w:pPr>
        <w:ind w:firstLine="0"/>
        <w:rPr>
          <w:del w:id="408" w:author="Michael Decker" w:date="2020-04-01T19:05:00Z"/>
          <w:rFonts w:cs="Times New Roman"/>
          <w:szCs w:val="24"/>
        </w:rPr>
      </w:pPr>
    </w:p>
    <w:p w14:paraId="41AA5540" w14:textId="3CCD7648" w:rsidR="009C48F3" w:rsidRPr="002248ED" w:rsidRDefault="009C48F3" w:rsidP="00AE132E">
      <w:pPr>
        <w:pStyle w:val="Caption"/>
        <w:keepNext/>
        <w:jc w:val="center"/>
        <w:rPr>
          <w:rFonts w:cs="Times New Roman"/>
          <w:sz w:val="24"/>
          <w:szCs w:val="24"/>
        </w:rPr>
      </w:pPr>
      <w:bookmarkStart w:id="409" w:name="_Ref33646702"/>
      <w:bookmarkStart w:id="410" w:name="_Ref33113399"/>
      <w:del w:id="411" w:author="Michael Decker" w:date="2020-04-01T19:05:00Z">
        <w:r w:rsidRPr="002248ED" w:rsidDel="007B56AA">
          <w:rPr>
            <w:rFonts w:cs="Times New Roman"/>
            <w:sz w:val="24"/>
            <w:szCs w:val="24"/>
          </w:rPr>
          <w:delText xml:space="preserve">Table </w:delText>
        </w:r>
        <w:r w:rsidR="00AB11E8" w:rsidRPr="002248ED" w:rsidDel="007B56AA">
          <w:rPr>
            <w:rFonts w:cs="Times New Roman"/>
            <w:sz w:val="24"/>
            <w:szCs w:val="24"/>
          </w:rPr>
          <w:fldChar w:fldCharType="begin"/>
        </w:r>
        <w:r w:rsidR="00AB11E8" w:rsidRPr="002248ED" w:rsidDel="007B56AA">
          <w:rPr>
            <w:rFonts w:cs="Times New Roman"/>
            <w:sz w:val="24"/>
            <w:szCs w:val="24"/>
          </w:rPr>
          <w:delInstrText xml:space="preserve"> SEQ Table \* ARABIC </w:delInstrText>
        </w:r>
        <w:r w:rsidR="00AB11E8" w:rsidRPr="002248ED" w:rsidDel="007B56AA">
          <w:rPr>
            <w:rFonts w:cs="Times New Roman"/>
            <w:sz w:val="24"/>
            <w:szCs w:val="24"/>
          </w:rPr>
          <w:fldChar w:fldCharType="separate"/>
        </w:r>
        <w:r w:rsidR="00052DB5" w:rsidDel="007B56AA">
          <w:rPr>
            <w:rFonts w:cs="Times New Roman"/>
            <w:noProof/>
            <w:sz w:val="24"/>
            <w:szCs w:val="24"/>
          </w:rPr>
          <w:delText>12</w:delText>
        </w:r>
        <w:r w:rsidR="00AB11E8" w:rsidRPr="002248ED" w:rsidDel="007B56AA">
          <w:rPr>
            <w:rFonts w:cs="Times New Roman"/>
            <w:noProof/>
            <w:sz w:val="24"/>
            <w:szCs w:val="24"/>
          </w:rPr>
          <w:fldChar w:fldCharType="end"/>
        </w:r>
        <w:bookmarkEnd w:id="409"/>
        <w:r w:rsidR="00E36493" w:rsidDel="007B56AA">
          <w:rPr>
            <w:rFonts w:cs="Times New Roman"/>
            <w:noProof/>
            <w:sz w:val="24"/>
            <w:szCs w:val="24"/>
          </w:rPr>
          <w:delText>.</w:delText>
        </w:r>
        <w:r w:rsidRPr="002248ED" w:rsidDel="007B56AA">
          <w:rPr>
            <w:rFonts w:cs="Times New Roman"/>
            <w:sz w:val="24"/>
            <w:szCs w:val="24"/>
          </w:rPr>
          <w:delText xml:space="preserve"> </w:delText>
        </w:r>
        <w:bookmarkEnd w:id="410"/>
        <w:r w:rsidR="00E36493" w:rsidRPr="00D142C1" w:rsidDel="007B56AA">
          <w:rPr>
            <w:rFonts w:cs="Times New Roman"/>
            <w:smallCaps/>
            <w:sz w:val="24"/>
            <w:szCs w:val="24"/>
          </w:rPr>
          <w:delText xml:space="preserve">The table shows </w:delText>
        </w:r>
        <w:r w:rsidR="00D142C1" w:rsidRPr="00D142C1" w:rsidDel="007B56AA">
          <w:rPr>
            <w:rFonts w:cs="Times New Roman"/>
            <w:smallCaps/>
            <w:sz w:val="24"/>
            <w:szCs w:val="24"/>
          </w:rPr>
          <w:delText xml:space="preserve">the frequencies of each symbol in a sample line. It is important to note how sparse the matrix is as this is the case with many if not all lines. </w:delText>
        </w:r>
      </w:del>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rsidDel="005274B0" w14:paraId="4DEBBEB1" w14:textId="54160718" w:rsidTr="000E69C1">
        <w:trPr>
          <w:del w:id="412" w:author="Michael Decker" w:date="2020-04-01T19:00:00Z"/>
        </w:trPr>
        <w:tc>
          <w:tcPr>
            <w:tcW w:w="1294" w:type="dxa"/>
          </w:tcPr>
          <w:p w14:paraId="7D4F9D59" w14:textId="4BF1692C" w:rsidR="005A459A" w:rsidRPr="002248ED" w:rsidDel="005274B0" w:rsidRDefault="005A459A" w:rsidP="002E5B0C">
            <w:pPr>
              <w:ind w:firstLine="0"/>
              <w:jc w:val="center"/>
              <w:rPr>
                <w:del w:id="413" w:author="Michael Decker" w:date="2020-04-01T19:00:00Z"/>
                <w:rFonts w:cs="Times New Roman"/>
                <w:b/>
                <w:bCs/>
                <w:szCs w:val="24"/>
              </w:rPr>
            </w:pPr>
            <w:del w:id="414" w:author="Michael Decker" w:date="2020-04-01T19:00:00Z">
              <w:r w:rsidRPr="002248ED" w:rsidDel="005274B0">
                <w:rPr>
                  <w:rFonts w:cs="Times New Roman"/>
                  <w:b/>
                  <w:bCs/>
                  <w:szCs w:val="24"/>
                </w:rPr>
                <w:delText>a</w:delText>
              </w:r>
            </w:del>
          </w:p>
        </w:tc>
        <w:tc>
          <w:tcPr>
            <w:tcW w:w="1295" w:type="dxa"/>
          </w:tcPr>
          <w:p w14:paraId="7254533E" w14:textId="0962E82D" w:rsidR="005A459A" w:rsidRPr="002248ED" w:rsidDel="005274B0" w:rsidRDefault="005A459A" w:rsidP="002E5B0C">
            <w:pPr>
              <w:ind w:firstLine="0"/>
              <w:jc w:val="center"/>
              <w:rPr>
                <w:del w:id="415" w:author="Michael Decker" w:date="2020-04-01T19:00:00Z"/>
                <w:rFonts w:cs="Times New Roman"/>
                <w:b/>
                <w:bCs/>
                <w:szCs w:val="24"/>
              </w:rPr>
            </w:pPr>
            <w:del w:id="416" w:author="Michael Decker" w:date="2020-04-01T19:00:00Z">
              <w:r w:rsidRPr="002248ED" w:rsidDel="005274B0">
                <w:rPr>
                  <w:rFonts w:cs="Times New Roman"/>
                  <w:b/>
                  <w:bCs/>
                  <w:szCs w:val="24"/>
                </w:rPr>
                <w:delText>b</w:delText>
              </w:r>
            </w:del>
          </w:p>
        </w:tc>
        <w:tc>
          <w:tcPr>
            <w:tcW w:w="935" w:type="dxa"/>
          </w:tcPr>
          <w:p w14:paraId="280A71BA" w14:textId="51AA7189" w:rsidR="005A459A" w:rsidRPr="002248ED" w:rsidDel="005274B0" w:rsidRDefault="005A459A" w:rsidP="002E5B0C">
            <w:pPr>
              <w:ind w:firstLine="0"/>
              <w:jc w:val="center"/>
              <w:rPr>
                <w:del w:id="417" w:author="Michael Decker" w:date="2020-04-01T19:00:00Z"/>
                <w:rFonts w:cs="Times New Roman"/>
                <w:b/>
                <w:bCs/>
                <w:szCs w:val="24"/>
              </w:rPr>
            </w:pPr>
            <w:del w:id="418" w:author="Michael Decker" w:date="2020-04-01T19:00:00Z">
              <w:r w:rsidRPr="002248ED" w:rsidDel="005274B0">
                <w:rPr>
                  <w:rFonts w:cs="Times New Roman"/>
                  <w:b/>
                  <w:bCs/>
                  <w:szCs w:val="24"/>
                </w:rPr>
                <w:delText>c</w:delText>
              </w:r>
            </w:del>
          </w:p>
        </w:tc>
        <w:tc>
          <w:tcPr>
            <w:tcW w:w="936" w:type="dxa"/>
          </w:tcPr>
          <w:p w14:paraId="33B9BE51" w14:textId="3117A3BF" w:rsidR="005A459A" w:rsidRPr="002248ED" w:rsidDel="005274B0" w:rsidRDefault="005A459A" w:rsidP="002E5B0C">
            <w:pPr>
              <w:ind w:firstLine="0"/>
              <w:jc w:val="center"/>
              <w:rPr>
                <w:del w:id="419" w:author="Michael Decker" w:date="2020-04-01T19:00:00Z"/>
                <w:rFonts w:cs="Times New Roman"/>
                <w:b/>
                <w:bCs/>
                <w:szCs w:val="24"/>
              </w:rPr>
            </w:pPr>
            <w:del w:id="420" w:author="Michael Decker" w:date="2020-04-01T19:00:00Z">
              <w:r w:rsidRPr="002248ED" w:rsidDel="005274B0">
                <w:rPr>
                  <w:rFonts w:cs="Times New Roman"/>
                  <w:b/>
                  <w:bCs/>
                  <w:szCs w:val="24"/>
                </w:rPr>
                <w:delText>d</w:delText>
              </w:r>
            </w:del>
          </w:p>
        </w:tc>
        <w:tc>
          <w:tcPr>
            <w:tcW w:w="1295" w:type="dxa"/>
          </w:tcPr>
          <w:p w14:paraId="77C709C8" w14:textId="3AA3EE08" w:rsidR="005A459A" w:rsidRPr="002248ED" w:rsidDel="005274B0" w:rsidRDefault="005A459A" w:rsidP="002E5B0C">
            <w:pPr>
              <w:ind w:firstLine="0"/>
              <w:jc w:val="center"/>
              <w:rPr>
                <w:del w:id="421" w:author="Michael Decker" w:date="2020-04-01T19:00:00Z"/>
                <w:rFonts w:cs="Times New Roman"/>
                <w:b/>
                <w:bCs/>
                <w:szCs w:val="24"/>
              </w:rPr>
            </w:pPr>
            <w:del w:id="422" w:author="Michael Decker" w:date="2020-04-01T19:00:00Z">
              <w:r w:rsidRPr="002248ED" w:rsidDel="005274B0">
                <w:rPr>
                  <w:rFonts w:cs="Times New Roman"/>
                  <w:b/>
                  <w:bCs/>
                  <w:szCs w:val="24"/>
                </w:rPr>
                <w:delText>e</w:delText>
              </w:r>
            </w:del>
          </w:p>
        </w:tc>
        <w:tc>
          <w:tcPr>
            <w:tcW w:w="1295" w:type="dxa"/>
          </w:tcPr>
          <w:p w14:paraId="29CF2E20" w14:textId="267DC1D2" w:rsidR="005A459A" w:rsidRPr="002248ED" w:rsidDel="005274B0" w:rsidRDefault="005A459A" w:rsidP="002E5B0C">
            <w:pPr>
              <w:ind w:firstLine="0"/>
              <w:jc w:val="center"/>
              <w:rPr>
                <w:del w:id="423" w:author="Michael Decker" w:date="2020-04-01T19:00:00Z"/>
                <w:rFonts w:cs="Times New Roman"/>
                <w:b/>
                <w:bCs/>
                <w:szCs w:val="24"/>
              </w:rPr>
            </w:pPr>
            <w:del w:id="424" w:author="Michael Decker" w:date="2020-04-01T19:00:00Z">
              <w:r w:rsidRPr="002248ED" w:rsidDel="005274B0">
                <w:rPr>
                  <w:rFonts w:cs="Times New Roman"/>
                  <w:b/>
                  <w:bCs/>
                  <w:szCs w:val="24"/>
                </w:rPr>
                <w:delText>f</w:delText>
              </w:r>
            </w:del>
          </w:p>
        </w:tc>
        <w:tc>
          <w:tcPr>
            <w:tcW w:w="1295" w:type="dxa"/>
          </w:tcPr>
          <w:p w14:paraId="0C294DD5" w14:textId="1CF5DDA5" w:rsidR="005A459A" w:rsidRPr="002248ED" w:rsidDel="005274B0" w:rsidRDefault="005A459A" w:rsidP="002E5B0C">
            <w:pPr>
              <w:ind w:firstLine="0"/>
              <w:jc w:val="center"/>
              <w:rPr>
                <w:del w:id="425" w:author="Michael Decker" w:date="2020-04-01T19:00:00Z"/>
                <w:rFonts w:cs="Times New Roman"/>
                <w:b/>
                <w:bCs/>
                <w:szCs w:val="24"/>
              </w:rPr>
            </w:pPr>
            <w:del w:id="426" w:author="Michael Decker" w:date="2020-04-01T19:00:00Z">
              <w:r w:rsidRPr="002248ED" w:rsidDel="005274B0">
                <w:rPr>
                  <w:rFonts w:cs="Times New Roman"/>
                  <w:b/>
                  <w:bCs/>
                  <w:szCs w:val="24"/>
                </w:rPr>
                <w:delText>g</w:delText>
              </w:r>
            </w:del>
          </w:p>
        </w:tc>
        <w:tc>
          <w:tcPr>
            <w:tcW w:w="1295" w:type="dxa"/>
          </w:tcPr>
          <w:p w14:paraId="279B8D71" w14:textId="2EA0444C" w:rsidR="005A459A" w:rsidRPr="002248ED" w:rsidDel="005274B0" w:rsidRDefault="005A459A" w:rsidP="002E5B0C">
            <w:pPr>
              <w:ind w:firstLine="0"/>
              <w:jc w:val="center"/>
              <w:rPr>
                <w:del w:id="427" w:author="Michael Decker" w:date="2020-04-01T19:00:00Z"/>
                <w:rFonts w:cs="Times New Roman"/>
                <w:b/>
                <w:bCs/>
                <w:szCs w:val="24"/>
              </w:rPr>
            </w:pPr>
            <w:del w:id="428" w:author="Michael Decker" w:date="2020-04-01T19:00:00Z">
              <w:r w:rsidRPr="002248ED" w:rsidDel="005274B0">
                <w:rPr>
                  <w:rFonts w:cs="Times New Roman"/>
                  <w:b/>
                  <w:bCs/>
                  <w:szCs w:val="24"/>
                </w:rPr>
                <w:delText>h</w:delText>
              </w:r>
            </w:del>
          </w:p>
        </w:tc>
        <w:tc>
          <w:tcPr>
            <w:tcW w:w="1295" w:type="dxa"/>
          </w:tcPr>
          <w:p w14:paraId="158DF036" w14:textId="33A7F59C" w:rsidR="005A459A" w:rsidRPr="002248ED" w:rsidDel="005274B0" w:rsidRDefault="005A459A" w:rsidP="002E5B0C">
            <w:pPr>
              <w:ind w:firstLine="0"/>
              <w:jc w:val="center"/>
              <w:rPr>
                <w:del w:id="429" w:author="Michael Decker" w:date="2020-04-01T19:00:00Z"/>
                <w:rFonts w:cs="Times New Roman"/>
                <w:b/>
                <w:bCs/>
                <w:szCs w:val="24"/>
              </w:rPr>
            </w:pPr>
            <w:del w:id="430" w:author="Michael Decker" w:date="2020-04-01T19:00:00Z">
              <w:r w:rsidRPr="002248ED" w:rsidDel="005274B0">
                <w:rPr>
                  <w:rFonts w:cs="Times New Roman"/>
                  <w:b/>
                  <w:bCs/>
                  <w:szCs w:val="24"/>
                </w:rPr>
                <w:delText>i</w:delText>
              </w:r>
            </w:del>
          </w:p>
        </w:tc>
        <w:tc>
          <w:tcPr>
            <w:tcW w:w="1295" w:type="dxa"/>
          </w:tcPr>
          <w:p w14:paraId="0144F806" w14:textId="2F0B0044" w:rsidR="005A459A" w:rsidRPr="002248ED" w:rsidDel="005274B0" w:rsidRDefault="005A459A" w:rsidP="002E5B0C">
            <w:pPr>
              <w:ind w:firstLine="0"/>
              <w:jc w:val="center"/>
              <w:rPr>
                <w:del w:id="431" w:author="Michael Decker" w:date="2020-04-01T19:00:00Z"/>
                <w:rFonts w:cs="Times New Roman"/>
                <w:b/>
                <w:bCs/>
                <w:szCs w:val="24"/>
              </w:rPr>
            </w:pPr>
            <w:del w:id="432" w:author="Michael Decker" w:date="2020-04-01T19:00:00Z">
              <w:r w:rsidRPr="002248ED" w:rsidDel="005274B0">
                <w:rPr>
                  <w:rFonts w:cs="Times New Roman"/>
                  <w:b/>
                  <w:bCs/>
                  <w:szCs w:val="24"/>
                </w:rPr>
                <w:delText>j</w:delText>
              </w:r>
            </w:del>
          </w:p>
        </w:tc>
      </w:tr>
      <w:tr w:rsidR="00524C09" w:rsidRPr="002248ED" w:rsidDel="005274B0" w14:paraId="65F3465B" w14:textId="4848D283" w:rsidTr="000E69C1">
        <w:trPr>
          <w:del w:id="433" w:author="Michael Decker" w:date="2020-04-01T19:00:00Z"/>
        </w:trPr>
        <w:tc>
          <w:tcPr>
            <w:tcW w:w="1294" w:type="dxa"/>
          </w:tcPr>
          <w:p w14:paraId="67FF7533" w14:textId="64F96C0A" w:rsidR="005A459A" w:rsidRPr="002248ED" w:rsidDel="005274B0" w:rsidRDefault="00524C09" w:rsidP="002E5B0C">
            <w:pPr>
              <w:ind w:firstLine="0"/>
              <w:rPr>
                <w:del w:id="434" w:author="Michael Decker" w:date="2020-04-01T19:00:00Z"/>
                <w:rFonts w:cs="Times New Roman"/>
                <w:szCs w:val="24"/>
              </w:rPr>
            </w:pPr>
            <w:del w:id="435" w:author="Michael Decker" w:date="2020-04-01T19:00:00Z">
              <w:r w:rsidRPr="002248ED" w:rsidDel="005274B0">
                <w:rPr>
                  <w:rFonts w:cs="Times New Roman"/>
                  <w:i/>
                  <w:iCs/>
                  <w:szCs w:val="24"/>
                </w:rPr>
                <w:delText>0.0208</w:delText>
              </w:r>
            </w:del>
          </w:p>
        </w:tc>
        <w:tc>
          <w:tcPr>
            <w:tcW w:w="1295" w:type="dxa"/>
          </w:tcPr>
          <w:p w14:paraId="4E401638" w14:textId="128D0414" w:rsidR="005A459A" w:rsidRPr="002248ED" w:rsidDel="005274B0" w:rsidRDefault="00524C09" w:rsidP="002E5B0C">
            <w:pPr>
              <w:ind w:firstLine="0"/>
              <w:rPr>
                <w:del w:id="436" w:author="Michael Decker" w:date="2020-04-01T19:00:00Z"/>
                <w:rFonts w:cs="Times New Roman"/>
                <w:szCs w:val="24"/>
              </w:rPr>
            </w:pPr>
            <w:del w:id="437" w:author="Michael Decker" w:date="2020-04-01T19:00:00Z">
              <w:r w:rsidRPr="002248ED" w:rsidDel="005274B0">
                <w:rPr>
                  <w:rFonts w:cs="Times New Roman"/>
                  <w:i/>
                  <w:iCs/>
                  <w:szCs w:val="24"/>
                </w:rPr>
                <w:delText>0.0208</w:delText>
              </w:r>
            </w:del>
          </w:p>
        </w:tc>
        <w:tc>
          <w:tcPr>
            <w:tcW w:w="935" w:type="dxa"/>
          </w:tcPr>
          <w:p w14:paraId="0BA14361" w14:textId="6E53C8EA" w:rsidR="005A459A" w:rsidRPr="002248ED" w:rsidDel="005274B0" w:rsidRDefault="00524C09" w:rsidP="002E5B0C">
            <w:pPr>
              <w:ind w:firstLine="0"/>
              <w:rPr>
                <w:del w:id="438" w:author="Michael Decker" w:date="2020-04-01T19:00:00Z"/>
                <w:rFonts w:cs="Times New Roman"/>
                <w:szCs w:val="24"/>
              </w:rPr>
            </w:pPr>
            <w:del w:id="439" w:author="Michael Decker" w:date="2020-04-01T19:00:00Z">
              <w:r w:rsidRPr="002248ED" w:rsidDel="005274B0">
                <w:rPr>
                  <w:rFonts w:cs="Times New Roman"/>
                  <w:szCs w:val="24"/>
                </w:rPr>
                <w:delText>0</w:delText>
              </w:r>
            </w:del>
          </w:p>
        </w:tc>
        <w:tc>
          <w:tcPr>
            <w:tcW w:w="936" w:type="dxa"/>
          </w:tcPr>
          <w:p w14:paraId="44A29C55" w14:textId="4FD4A61F" w:rsidR="005A459A" w:rsidRPr="002248ED" w:rsidDel="005274B0" w:rsidRDefault="00524C09" w:rsidP="002E5B0C">
            <w:pPr>
              <w:ind w:firstLine="0"/>
              <w:rPr>
                <w:del w:id="440" w:author="Michael Decker" w:date="2020-04-01T19:00:00Z"/>
                <w:rFonts w:cs="Times New Roman"/>
                <w:szCs w:val="24"/>
              </w:rPr>
            </w:pPr>
            <w:del w:id="441" w:author="Michael Decker" w:date="2020-04-01T19:00:00Z">
              <w:r w:rsidRPr="002248ED" w:rsidDel="005274B0">
                <w:rPr>
                  <w:rFonts w:cs="Times New Roman"/>
                  <w:szCs w:val="24"/>
                </w:rPr>
                <w:delText>0</w:delText>
              </w:r>
            </w:del>
          </w:p>
        </w:tc>
        <w:tc>
          <w:tcPr>
            <w:tcW w:w="1295" w:type="dxa"/>
          </w:tcPr>
          <w:p w14:paraId="2D543648" w14:textId="1353A762" w:rsidR="005A459A" w:rsidRPr="002248ED" w:rsidDel="005274B0" w:rsidRDefault="00C74C89" w:rsidP="002E5B0C">
            <w:pPr>
              <w:ind w:firstLine="0"/>
              <w:rPr>
                <w:del w:id="442" w:author="Michael Decker" w:date="2020-04-01T19:00:00Z"/>
                <w:rFonts w:cs="Times New Roman"/>
                <w:szCs w:val="24"/>
              </w:rPr>
            </w:pPr>
            <w:del w:id="443" w:author="Michael Decker" w:date="2020-04-01T19:00:00Z">
              <w:r w:rsidRPr="002248ED" w:rsidDel="005274B0">
                <w:rPr>
                  <w:rFonts w:cs="Times New Roman"/>
                  <w:i/>
                  <w:iCs/>
                  <w:szCs w:val="24"/>
                </w:rPr>
                <w:delText>0.0416</w:delText>
              </w:r>
            </w:del>
          </w:p>
        </w:tc>
        <w:tc>
          <w:tcPr>
            <w:tcW w:w="1295" w:type="dxa"/>
          </w:tcPr>
          <w:p w14:paraId="12B333FD" w14:textId="0D8B3CFC" w:rsidR="005A459A" w:rsidRPr="002248ED" w:rsidDel="005274B0" w:rsidRDefault="00C74C89" w:rsidP="002E5B0C">
            <w:pPr>
              <w:ind w:firstLine="0"/>
              <w:rPr>
                <w:del w:id="444" w:author="Michael Decker" w:date="2020-04-01T19:00:00Z"/>
                <w:rFonts w:cs="Times New Roman"/>
                <w:szCs w:val="24"/>
              </w:rPr>
            </w:pPr>
            <w:del w:id="445" w:author="Michael Decker" w:date="2020-04-01T19:00:00Z">
              <w:r w:rsidRPr="002248ED" w:rsidDel="005274B0">
                <w:rPr>
                  <w:rFonts w:cs="Times New Roman"/>
                  <w:i/>
                  <w:iCs/>
                  <w:szCs w:val="24"/>
                </w:rPr>
                <w:delText>0.0208</w:delText>
              </w:r>
            </w:del>
          </w:p>
        </w:tc>
        <w:tc>
          <w:tcPr>
            <w:tcW w:w="1295" w:type="dxa"/>
          </w:tcPr>
          <w:p w14:paraId="7FDE1D7D" w14:textId="2A0A419B" w:rsidR="005A459A" w:rsidRPr="002248ED" w:rsidDel="005274B0" w:rsidRDefault="00C74C89" w:rsidP="002E5B0C">
            <w:pPr>
              <w:ind w:firstLine="0"/>
              <w:rPr>
                <w:del w:id="446" w:author="Michael Decker" w:date="2020-04-01T19:00:00Z"/>
                <w:rFonts w:cs="Times New Roman"/>
                <w:szCs w:val="24"/>
              </w:rPr>
            </w:pPr>
            <w:del w:id="447" w:author="Michael Decker" w:date="2020-04-01T19:00:00Z">
              <w:r w:rsidRPr="002248ED" w:rsidDel="005274B0">
                <w:rPr>
                  <w:rFonts w:cs="Times New Roman"/>
                  <w:szCs w:val="24"/>
                </w:rPr>
                <w:delText>0</w:delText>
              </w:r>
            </w:del>
          </w:p>
        </w:tc>
        <w:tc>
          <w:tcPr>
            <w:tcW w:w="1295" w:type="dxa"/>
          </w:tcPr>
          <w:p w14:paraId="071E478A" w14:textId="62AECD50" w:rsidR="005A459A" w:rsidRPr="002248ED" w:rsidDel="005274B0" w:rsidRDefault="00C74C89" w:rsidP="002E5B0C">
            <w:pPr>
              <w:ind w:firstLine="0"/>
              <w:rPr>
                <w:del w:id="448" w:author="Michael Decker" w:date="2020-04-01T19:00:00Z"/>
                <w:rFonts w:cs="Times New Roman"/>
                <w:szCs w:val="24"/>
              </w:rPr>
            </w:pPr>
            <w:del w:id="449" w:author="Michael Decker" w:date="2020-04-01T19:00:00Z">
              <w:r w:rsidRPr="002248ED" w:rsidDel="005274B0">
                <w:rPr>
                  <w:rFonts w:cs="Times New Roman"/>
                  <w:szCs w:val="24"/>
                </w:rPr>
                <w:delText>0</w:delText>
              </w:r>
            </w:del>
          </w:p>
        </w:tc>
        <w:tc>
          <w:tcPr>
            <w:tcW w:w="1295" w:type="dxa"/>
          </w:tcPr>
          <w:p w14:paraId="2FAB27D1" w14:textId="23FD8421" w:rsidR="005A459A" w:rsidRPr="002248ED" w:rsidDel="005274B0" w:rsidRDefault="00C74C89" w:rsidP="002E5B0C">
            <w:pPr>
              <w:ind w:firstLine="0"/>
              <w:rPr>
                <w:del w:id="450" w:author="Michael Decker" w:date="2020-04-01T19:00:00Z"/>
                <w:rFonts w:cs="Times New Roman"/>
                <w:szCs w:val="24"/>
              </w:rPr>
            </w:pPr>
            <w:del w:id="451" w:author="Michael Decker" w:date="2020-04-01T19:00:00Z">
              <w:r w:rsidRPr="002248ED" w:rsidDel="005274B0">
                <w:rPr>
                  <w:rFonts w:cs="Times New Roman"/>
                  <w:i/>
                  <w:iCs/>
                  <w:szCs w:val="24"/>
                </w:rPr>
                <w:delText>0.0208</w:delText>
              </w:r>
            </w:del>
          </w:p>
        </w:tc>
        <w:tc>
          <w:tcPr>
            <w:tcW w:w="1295" w:type="dxa"/>
          </w:tcPr>
          <w:p w14:paraId="5423369F" w14:textId="781E950C" w:rsidR="005A459A" w:rsidRPr="002248ED" w:rsidDel="005274B0" w:rsidRDefault="00C74C89" w:rsidP="002E5B0C">
            <w:pPr>
              <w:ind w:firstLine="0"/>
              <w:rPr>
                <w:del w:id="452" w:author="Michael Decker" w:date="2020-04-01T19:00:00Z"/>
                <w:rFonts w:cs="Times New Roman"/>
                <w:szCs w:val="24"/>
              </w:rPr>
            </w:pPr>
            <w:del w:id="453" w:author="Michael Decker" w:date="2020-04-01T19:00:00Z">
              <w:r w:rsidRPr="002248ED" w:rsidDel="005274B0">
                <w:rPr>
                  <w:rFonts w:cs="Times New Roman"/>
                  <w:szCs w:val="24"/>
                </w:rPr>
                <w:delText>0</w:delText>
              </w:r>
            </w:del>
          </w:p>
        </w:tc>
      </w:tr>
      <w:tr w:rsidR="00524C09" w:rsidRPr="002248ED" w:rsidDel="005274B0" w14:paraId="1E05D267" w14:textId="41BEF8D9" w:rsidTr="000E69C1">
        <w:trPr>
          <w:del w:id="454" w:author="Michael Decker" w:date="2020-04-01T19:00:00Z"/>
        </w:trPr>
        <w:tc>
          <w:tcPr>
            <w:tcW w:w="1294" w:type="dxa"/>
          </w:tcPr>
          <w:p w14:paraId="40DEEDAC" w14:textId="7BA4D025" w:rsidR="005A459A" w:rsidRPr="002248ED" w:rsidDel="005274B0" w:rsidRDefault="005A459A" w:rsidP="002E5B0C">
            <w:pPr>
              <w:ind w:firstLine="0"/>
              <w:jc w:val="center"/>
              <w:rPr>
                <w:del w:id="455" w:author="Michael Decker" w:date="2020-04-01T19:00:00Z"/>
                <w:rFonts w:cs="Times New Roman"/>
                <w:b/>
                <w:bCs/>
                <w:szCs w:val="24"/>
              </w:rPr>
            </w:pPr>
            <w:del w:id="456" w:author="Michael Decker" w:date="2020-04-01T19:00:00Z">
              <w:r w:rsidRPr="002248ED" w:rsidDel="005274B0">
                <w:rPr>
                  <w:rFonts w:cs="Times New Roman"/>
                  <w:b/>
                  <w:bCs/>
                  <w:szCs w:val="24"/>
                </w:rPr>
                <w:delText>k</w:delText>
              </w:r>
            </w:del>
          </w:p>
        </w:tc>
        <w:tc>
          <w:tcPr>
            <w:tcW w:w="1295" w:type="dxa"/>
          </w:tcPr>
          <w:p w14:paraId="4350A671" w14:textId="233C1D89" w:rsidR="005A459A" w:rsidRPr="002248ED" w:rsidDel="005274B0" w:rsidRDefault="005A459A" w:rsidP="002E5B0C">
            <w:pPr>
              <w:ind w:firstLine="0"/>
              <w:jc w:val="center"/>
              <w:rPr>
                <w:del w:id="457" w:author="Michael Decker" w:date="2020-04-01T19:00:00Z"/>
                <w:rFonts w:cs="Times New Roman"/>
                <w:b/>
                <w:bCs/>
                <w:szCs w:val="24"/>
              </w:rPr>
            </w:pPr>
            <w:del w:id="458" w:author="Michael Decker" w:date="2020-04-01T19:00:00Z">
              <w:r w:rsidRPr="002248ED" w:rsidDel="005274B0">
                <w:rPr>
                  <w:rFonts w:cs="Times New Roman"/>
                  <w:b/>
                  <w:bCs/>
                  <w:szCs w:val="24"/>
                </w:rPr>
                <w:delText>l</w:delText>
              </w:r>
            </w:del>
          </w:p>
        </w:tc>
        <w:tc>
          <w:tcPr>
            <w:tcW w:w="935" w:type="dxa"/>
          </w:tcPr>
          <w:p w14:paraId="080E176B" w14:textId="169A1320" w:rsidR="005A459A" w:rsidRPr="002248ED" w:rsidDel="005274B0" w:rsidRDefault="005A459A" w:rsidP="002E5B0C">
            <w:pPr>
              <w:ind w:firstLine="0"/>
              <w:jc w:val="center"/>
              <w:rPr>
                <w:del w:id="459" w:author="Michael Decker" w:date="2020-04-01T19:00:00Z"/>
                <w:rFonts w:cs="Times New Roman"/>
                <w:b/>
                <w:bCs/>
                <w:szCs w:val="24"/>
              </w:rPr>
            </w:pPr>
            <w:del w:id="460" w:author="Michael Decker" w:date="2020-04-01T19:00:00Z">
              <w:r w:rsidRPr="002248ED" w:rsidDel="005274B0">
                <w:rPr>
                  <w:rFonts w:cs="Times New Roman"/>
                  <w:b/>
                  <w:bCs/>
                  <w:szCs w:val="24"/>
                </w:rPr>
                <w:delText>m</w:delText>
              </w:r>
            </w:del>
          </w:p>
        </w:tc>
        <w:tc>
          <w:tcPr>
            <w:tcW w:w="936" w:type="dxa"/>
          </w:tcPr>
          <w:p w14:paraId="1FA51999" w14:textId="38762064" w:rsidR="005A459A" w:rsidRPr="002248ED" w:rsidDel="005274B0" w:rsidRDefault="005A459A" w:rsidP="002E5B0C">
            <w:pPr>
              <w:ind w:firstLine="0"/>
              <w:jc w:val="center"/>
              <w:rPr>
                <w:del w:id="461" w:author="Michael Decker" w:date="2020-04-01T19:00:00Z"/>
                <w:rFonts w:cs="Times New Roman"/>
                <w:b/>
                <w:bCs/>
                <w:szCs w:val="24"/>
              </w:rPr>
            </w:pPr>
            <w:del w:id="462" w:author="Michael Decker" w:date="2020-04-01T19:00:00Z">
              <w:r w:rsidRPr="002248ED" w:rsidDel="005274B0">
                <w:rPr>
                  <w:rFonts w:cs="Times New Roman"/>
                  <w:b/>
                  <w:bCs/>
                  <w:szCs w:val="24"/>
                </w:rPr>
                <w:delText>n</w:delText>
              </w:r>
            </w:del>
          </w:p>
        </w:tc>
        <w:tc>
          <w:tcPr>
            <w:tcW w:w="1295" w:type="dxa"/>
          </w:tcPr>
          <w:p w14:paraId="1BD3BF20" w14:textId="7D5683B1" w:rsidR="005A459A" w:rsidRPr="002248ED" w:rsidDel="005274B0" w:rsidRDefault="005A459A" w:rsidP="002E5B0C">
            <w:pPr>
              <w:ind w:firstLine="0"/>
              <w:jc w:val="center"/>
              <w:rPr>
                <w:del w:id="463" w:author="Michael Decker" w:date="2020-04-01T19:00:00Z"/>
                <w:rFonts w:cs="Times New Roman"/>
                <w:b/>
                <w:bCs/>
                <w:szCs w:val="24"/>
              </w:rPr>
            </w:pPr>
            <w:del w:id="464" w:author="Michael Decker" w:date="2020-04-01T19:00:00Z">
              <w:r w:rsidRPr="002248ED" w:rsidDel="005274B0">
                <w:rPr>
                  <w:rFonts w:cs="Times New Roman"/>
                  <w:b/>
                  <w:bCs/>
                  <w:szCs w:val="24"/>
                </w:rPr>
                <w:delText>o</w:delText>
              </w:r>
            </w:del>
          </w:p>
        </w:tc>
        <w:tc>
          <w:tcPr>
            <w:tcW w:w="1295" w:type="dxa"/>
          </w:tcPr>
          <w:p w14:paraId="2557FF79" w14:textId="587FCC94" w:rsidR="005A459A" w:rsidRPr="002248ED" w:rsidDel="005274B0" w:rsidRDefault="005A459A" w:rsidP="002E5B0C">
            <w:pPr>
              <w:ind w:firstLine="0"/>
              <w:jc w:val="center"/>
              <w:rPr>
                <w:del w:id="465" w:author="Michael Decker" w:date="2020-04-01T19:00:00Z"/>
                <w:rFonts w:cs="Times New Roman"/>
                <w:b/>
                <w:bCs/>
                <w:szCs w:val="24"/>
              </w:rPr>
            </w:pPr>
            <w:del w:id="466" w:author="Michael Decker" w:date="2020-04-01T19:00:00Z">
              <w:r w:rsidRPr="002248ED" w:rsidDel="005274B0">
                <w:rPr>
                  <w:rFonts w:cs="Times New Roman"/>
                  <w:b/>
                  <w:bCs/>
                  <w:szCs w:val="24"/>
                </w:rPr>
                <w:delText>p</w:delText>
              </w:r>
            </w:del>
          </w:p>
        </w:tc>
        <w:tc>
          <w:tcPr>
            <w:tcW w:w="1295" w:type="dxa"/>
          </w:tcPr>
          <w:p w14:paraId="3BF09E6C" w14:textId="3533B376" w:rsidR="005A459A" w:rsidRPr="002248ED" w:rsidDel="005274B0" w:rsidRDefault="005A459A" w:rsidP="002E5B0C">
            <w:pPr>
              <w:ind w:firstLine="0"/>
              <w:jc w:val="center"/>
              <w:rPr>
                <w:del w:id="467" w:author="Michael Decker" w:date="2020-04-01T19:00:00Z"/>
                <w:rFonts w:cs="Times New Roman"/>
                <w:b/>
                <w:bCs/>
                <w:szCs w:val="24"/>
              </w:rPr>
            </w:pPr>
            <w:del w:id="468" w:author="Michael Decker" w:date="2020-04-01T19:00:00Z">
              <w:r w:rsidRPr="002248ED" w:rsidDel="005274B0">
                <w:rPr>
                  <w:rFonts w:cs="Times New Roman"/>
                  <w:b/>
                  <w:bCs/>
                  <w:szCs w:val="24"/>
                </w:rPr>
                <w:delText>q</w:delText>
              </w:r>
            </w:del>
          </w:p>
        </w:tc>
        <w:tc>
          <w:tcPr>
            <w:tcW w:w="1295" w:type="dxa"/>
          </w:tcPr>
          <w:p w14:paraId="18FA6A6E" w14:textId="7BBD9DF5" w:rsidR="005A459A" w:rsidRPr="002248ED" w:rsidDel="005274B0" w:rsidRDefault="005A459A" w:rsidP="002E5B0C">
            <w:pPr>
              <w:ind w:firstLine="0"/>
              <w:jc w:val="center"/>
              <w:rPr>
                <w:del w:id="469" w:author="Michael Decker" w:date="2020-04-01T19:00:00Z"/>
                <w:rFonts w:cs="Times New Roman"/>
                <w:b/>
                <w:bCs/>
                <w:szCs w:val="24"/>
              </w:rPr>
            </w:pPr>
            <w:del w:id="470" w:author="Michael Decker" w:date="2020-04-01T19:00:00Z">
              <w:r w:rsidRPr="002248ED" w:rsidDel="005274B0">
                <w:rPr>
                  <w:rFonts w:cs="Times New Roman"/>
                  <w:b/>
                  <w:bCs/>
                  <w:szCs w:val="24"/>
                </w:rPr>
                <w:delText>r</w:delText>
              </w:r>
            </w:del>
          </w:p>
        </w:tc>
        <w:tc>
          <w:tcPr>
            <w:tcW w:w="1295" w:type="dxa"/>
          </w:tcPr>
          <w:p w14:paraId="59D1C597" w14:textId="22E41C5A" w:rsidR="005A459A" w:rsidRPr="002248ED" w:rsidDel="005274B0" w:rsidRDefault="005A459A" w:rsidP="002E5B0C">
            <w:pPr>
              <w:ind w:firstLine="0"/>
              <w:jc w:val="center"/>
              <w:rPr>
                <w:del w:id="471" w:author="Michael Decker" w:date="2020-04-01T19:00:00Z"/>
                <w:rFonts w:cs="Times New Roman"/>
                <w:b/>
                <w:bCs/>
                <w:szCs w:val="24"/>
              </w:rPr>
            </w:pPr>
            <w:del w:id="472" w:author="Michael Decker" w:date="2020-04-01T19:00:00Z">
              <w:r w:rsidRPr="002248ED" w:rsidDel="005274B0">
                <w:rPr>
                  <w:rFonts w:cs="Times New Roman"/>
                  <w:b/>
                  <w:bCs/>
                  <w:szCs w:val="24"/>
                </w:rPr>
                <w:delText>s</w:delText>
              </w:r>
            </w:del>
          </w:p>
        </w:tc>
        <w:tc>
          <w:tcPr>
            <w:tcW w:w="1295" w:type="dxa"/>
          </w:tcPr>
          <w:p w14:paraId="5F962492" w14:textId="09C766CA" w:rsidR="005A459A" w:rsidRPr="002248ED" w:rsidDel="005274B0" w:rsidRDefault="005A459A" w:rsidP="002E5B0C">
            <w:pPr>
              <w:ind w:firstLine="0"/>
              <w:jc w:val="center"/>
              <w:rPr>
                <w:del w:id="473" w:author="Michael Decker" w:date="2020-04-01T19:00:00Z"/>
                <w:rFonts w:cs="Times New Roman"/>
                <w:b/>
                <w:bCs/>
                <w:szCs w:val="24"/>
              </w:rPr>
            </w:pPr>
            <w:del w:id="474" w:author="Michael Decker" w:date="2020-04-01T19:00:00Z">
              <w:r w:rsidRPr="002248ED" w:rsidDel="005274B0">
                <w:rPr>
                  <w:rFonts w:cs="Times New Roman"/>
                  <w:b/>
                  <w:bCs/>
                  <w:szCs w:val="24"/>
                </w:rPr>
                <w:delText>t</w:delText>
              </w:r>
            </w:del>
          </w:p>
        </w:tc>
      </w:tr>
      <w:tr w:rsidR="00524C09" w:rsidRPr="002248ED" w:rsidDel="005274B0" w14:paraId="72DE0AC7" w14:textId="3BB6284F" w:rsidTr="000E69C1">
        <w:trPr>
          <w:del w:id="475" w:author="Michael Decker" w:date="2020-04-01T19:00:00Z"/>
        </w:trPr>
        <w:tc>
          <w:tcPr>
            <w:tcW w:w="1294" w:type="dxa"/>
          </w:tcPr>
          <w:p w14:paraId="60657955" w14:textId="5996020E" w:rsidR="005A459A" w:rsidRPr="002248ED" w:rsidDel="005274B0" w:rsidRDefault="00C74C89" w:rsidP="002E5B0C">
            <w:pPr>
              <w:ind w:firstLine="0"/>
              <w:rPr>
                <w:del w:id="476" w:author="Michael Decker" w:date="2020-04-01T19:00:00Z"/>
                <w:rFonts w:cs="Times New Roman"/>
                <w:szCs w:val="24"/>
              </w:rPr>
            </w:pPr>
            <w:del w:id="477" w:author="Michael Decker" w:date="2020-04-01T19:00:00Z">
              <w:r w:rsidRPr="002248ED" w:rsidDel="005274B0">
                <w:rPr>
                  <w:rFonts w:cs="Times New Roman"/>
                  <w:i/>
                  <w:iCs/>
                  <w:szCs w:val="24"/>
                </w:rPr>
                <w:delText>0.0208</w:delText>
              </w:r>
            </w:del>
          </w:p>
        </w:tc>
        <w:tc>
          <w:tcPr>
            <w:tcW w:w="1295" w:type="dxa"/>
          </w:tcPr>
          <w:p w14:paraId="2FEC8965" w14:textId="3B0E1A4E" w:rsidR="005A459A" w:rsidRPr="002248ED" w:rsidDel="005274B0" w:rsidRDefault="00C74C89" w:rsidP="002E5B0C">
            <w:pPr>
              <w:ind w:firstLine="0"/>
              <w:rPr>
                <w:del w:id="478" w:author="Michael Decker" w:date="2020-04-01T19:00:00Z"/>
                <w:rFonts w:cs="Times New Roman"/>
                <w:szCs w:val="24"/>
              </w:rPr>
            </w:pPr>
            <w:del w:id="479" w:author="Michael Decker" w:date="2020-04-01T19:00:00Z">
              <w:r w:rsidRPr="002248ED" w:rsidDel="005274B0">
                <w:rPr>
                  <w:rFonts w:cs="Times New Roman"/>
                  <w:i/>
                  <w:iCs/>
                  <w:szCs w:val="24"/>
                </w:rPr>
                <w:delText>0.0208</w:delText>
              </w:r>
            </w:del>
          </w:p>
        </w:tc>
        <w:tc>
          <w:tcPr>
            <w:tcW w:w="935" w:type="dxa"/>
          </w:tcPr>
          <w:p w14:paraId="205FC787" w14:textId="453116D9" w:rsidR="005A459A" w:rsidRPr="002248ED" w:rsidDel="005274B0" w:rsidRDefault="00C74C89" w:rsidP="002E5B0C">
            <w:pPr>
              <w:ind w:firstLine="0"/>
              <w:rPr>
                <w:del w:id="480" w:author="Michael Decker" w:date="2020-04-01T19:00:00Z"/>
                <w:rFonts w:cs="Times New Roman"/>
                <w:szCs w:val="24"/>
              </w:rPr>
            </w:pPr>
            <w:del w:id="481" w:author="Michael Decker" w:date="2020-04-01T19:00:00Z">
              <w:r w:rsidRPr="002248ED" w:rsidDel="005274B0">
                <w:rPr>
                  <w:rFonts w:cs="Times New Roman"/>
                  <w:szCs w:val="24"/>
                </w:rPr>
                <w:delText>0</w:delText>
              </w:r>
            </w:del>
          </w:p>
        </w:tc>
        <w:tc>
          <w:tcPr>
            <w:tcW w:w="936" w:type="dxa"/>
          </w:tcPr>
          <w:p w14:paraId="157645BC" w14:textId="2F97D897" w:rsidR="005A459A" w:rsidRPr="002248ED" w:rsidDel="005274B0" w:rsidRDefault="00C74C89" w:rsidP="002E5B0C">
            <w:pPr>
              <w:ind w:firstLine="0"/>
              <w:rPr>
                <w:del w:id="482" w:author="Michael Decker" w:date="2020-04-01T19:00:00Z"/>
                <w:rFonts w:cs="Times New Roman"/>
                <w:szCs w:val="24"/>
              </w:rPr>
            </w:pPr>
            <w:del w:id="483" w:author="Michael Decker" w:date="2020-04-01T19:00:00Z">
              <w:r w:rsidRPr="002248ED" w:rsidDel="005274B0">
                <w:rPr>
                  <w:rFonts w:cs="Times New Roman"/>
                  <w:szCs w:val="24"/>
                </w:rPr>
                <w:delText>0</w:delText>
              </w:r>
            </w:del>
          </w:p>
        </w:tc>
        <w:tc>
          <w:tcPr>
            <w:tcW w:w="1295" w:type="dxa"/>
          </w:tcPr>
          <w:p w14:paraId="755DFFE8" w14:textId="5B9DEAEC" w:rsidR="005A459A" w:rsidRPr="002248ED" w:rsidDel="005274B0" w:rsidRDefault="00C74C89" w:rsidP="002E5B0C">
            <w:pPr>
              <w:ind w:firstLine="0"/>
              <w:rPr>
                <w:del w:id="484" w:author="Michael Decker" w:date="2020-04-01T19:00:00Z"/>
                <w:rFonts w:cs="Times New Roman"/>
                <w:szCs w:val="24"/>
              </w:rPr>
            </w:pPr>
            <w:del w:id="485" w:author="Michael Decker" w:date="2020-04-01T19:00:00Z">
              <w:r w:rsidRPr="002248ED" w:rsidDel="005274B0">
                <w:rPr>
                  <w:rFonts w:cs="Times New Roman"/>
                  <w:i/>
                  <w:iCs/>
                  <w:szCs w:val="24"/>
                </w:rPr>
                <w:delText>0.0625</w:delText>
              </w:r>
            </w:del>
          </w:p>
        </w:tc>
        <w:tc>
          <w:tcPr>
            <w:tcW w:w="1295" w:type="dxa"/>
          </w:tcPr>
          <w:p w14:paraId="322F537B" w14:textId="3F5E84C3" w:rsidR="005A459A" w:rsidRPr="002248ED" w:rsidDel="005274B0" w:rsidRDefault="00C74C89" w:rsidP="002E5B0C">
            <w:pPr>
              <w:ind w:firstLine="0"/>
              <w:rPr>
                <w:del w:id="486" w:author="Michael Decker" w:date="2020-04-01T19:00:00Z"/>
                <w:rFonts w:cs="Times New Roman"/>
                <w:szCs w:val="24"/>
              </w:rPr>
            </w:pPr>
            <w:del w:id="487" w:author="Michael Decker" w:date="2020-04-01T19:00:00Z">
              <w:r w:rsidRPr="002248ED" w:rsidDel="005274B0">
                <w:rPr>
                  <w:rFonts w:cs="Times New Roman"/>
                  <w:i/>
                  <w:iCs/>
                  <w:szCs w:val="24"/>
                </w:rPr>
                <w:delText>0.0416</w:delText>
              </w:r>
            </w:del>
          </w:p>
        </w:tc>
        <w:tc>
          <w:tcPr>
            <w:tcW w:w="1295" w:type="dxa"/>
          </w:tcPr>
          <w:p w14:paraId="5CA2543F" w14:textId="3E3AC212" w:rsidR="005A459A" w:rsidRPr="002248ED" w:rsidDel="005274B0" w:rsidRDefault="00C74C89" w:rsidP="002E5B0C">
            <w:pPr>
              <w:ind w:firstLine="0"/>
              <w:rPr>
                <w:del w:id="488" w:author="Michael Decker" w:date="2020-04-01T19:00:00Z"/>
                <w:rFonts w:cs="Times New Roman"/>
                <w:szCs w:val="24"/>
              </w:rPr>
            </w:pPr>
            <w:del w:id="489" w:author="Michael Decker" w:date="2020-04-01T19:00:00Z">
              <w:r w:rsidRPr="002248ED" w:rsidDel="005274B0">
                <w:rPr>
                  <w:rFonts w:cs="Times New Roman"/>
                  <w:szCs w:val="24"/>
                </w:rPr>
                <w:delText>0</w:delText>
              </w:r>
            </w:del>
          </w:p>
        </w:tc>
        <w:tc>
          <w:tcPr>
            <w:tcW w:w="1295" w:type="dxa"/>
          </w:tcPr>
          <w:p w14:paraId="5A86E86D" w14:textId="3A08075C" w:rsidR="005A459A" w:rsidRPr="002248ED" w:rsidDel="005274B0" w:rsidRDefault="00C74C89" w:rsidP="002E5B0C">
            <w:pPr>
              <w:ind w:firstLine="0"/>
              <w:rPr>
                <w:del w:id="490" w:author="Michael Decker" w:date="2020-04-01T19:00:00Z"/>
                <w:rFonts w:cs="Times New Roman"/>
                <w:szCs w:val="24"/>
              </w:rPr>
            </w:pPr>
            <w:del w:id="491" w:author="Michael Decker" w:date="2020-04-01T19:00:00Z">
              <w:r w:rsidRPr="002248ED" w:rsidDel="005274B0">
                <w:rPr>
                  <w:rFonts w:cs="Times New Roman"/>
                  <w:i/>
                  <w:iCs/>
                  <w:szCs w:val="24"/>
                </w:rPr>
                <w:delText>0.0208</w:delText>
              </w:r>
            </w:del>
          </w:p>
        </w:tc>
        <w:tc>
          <w:tcPr>
            <w:tcW w:w="1295" w:type="dxa"/>
          </w:tcPr>
          <w:p w14:paraId="048F7AE3" w14:textId="1CB9A5AC" w:rsidR="005A459A" w:rsidRPr="002248ED" w:rsidDel="005274B0" w:rsidRDefault="00C74C89" w:rsidP="002E5B0C">
            <w:pPr>
              <w:ind w:firstLine="0"/>
              <w:rPr>
                <w:del w:id="492" w:author="Michael Decker" w:date="2020-04-01T19:00:00Z"/>
                <w:rFonts w:cs="Times New Roman"/>
                <w:szCs w:val="24"/>
              </w:rPr>
            </w:pPr>
            <w:del w:id="493" w:author="Michael Decker" w:date="2020-04-01T19:00:00Z">
              <w:r w:rsidRPr="002248ED" w:rsidDel="005274B0">
                <w:rPr>
                  <w:rFonts w:cs="Times New Roman"/>
                  <w:i/>
                  <w:iCs/>
                  <w:szCs w:val="24"/>
                </w:rPr>
                <w:delText>0.0416</w:delText>
              </w:r>
            </w:del>
          </w:p>
        </w:tc>
        <w:tc>
          <w:tcPr>
            <w:tcW w:w="1295" w:type="dxa"/>
          </w:tcPr>
          <w:p w14:paraId="0F6A0F6A" w14:textId="6786DC16" w:rsidR="005A459A" w:rsidRPr="002248ED" w:rsidDel="005274B0" w:rsidRDefault="00C74C89" w:rsidP="002E5B0C">
            <w:pPr>
              <w:ind w:firstLine="0"/>
              <w:rPr>
                <w:del w:id="494" w:author="Michael Decker" w:date="2020-04-01T19:00:00Z"/>
                <w:rFonts w:cs="Times New Roman"/>
                <w:szCs w:val="24"/>
              </w:rPr>
            </w:pPr>
            <w:del w:id="495" w:author="Michael Decker" w:date="2020-04-01T19:00:00Z">
              <w:r w:rsidRPr="002248ED" w:rsidDel="005274B0">
                <w:rPr>
                  <w:rFonts w:cs="Times New Roman"/>
                  <w:i/>
                  <w:iCs/>
                  <w:szCs w:val="24"/>
                </w:rPr>
                <w:delText>0.0625</w:delText>
              </w:r>
            </w:del>
          </w:p>
        </w:tc>
      </w:tr>
      <w:tr w:rsidR="00524C09" w:rsidRPr="002248ED" w:rsidDel="005274B0" w14:paraId="57624C56" w14:textId="751A6378" w:rsidTr="000E69C1">
        <w:trPr>
          <w:del w:id="496" w:author="Michael Decker" w:date="2020-04-01T19:00:00Z"/>
        </w:trPr>
        <w:tc>
          <w:tcPr>
            <w:tcW w:w="1294" w:type="dxa"/>
          </w:tcPr>
          <w:p w14:paraId="4B507A1D" w14:textId="5461E54F" w:rsidR="005A459A" w:rsidRPr="002248ED" w:rsidDel="005274B0" w:rsidRDefault="005A459A" w:rsidP="002E5B0C">
            <w:pPr>
              <w:ind w:firstLine="0"/>
              <w:jc w:val="center"/>
              <w:rPr>
                <w:del w:id="497" w:author="Michael Decker" w:date="2020-04-01T19:00:00Z"/>
                <w:rFonts w:cs="Times New Roman"/>
                <w:b/>
                <w:bCs/>
                <w:szCs w:val="24"/>
              </w:rPr>
            </w:pPr>
            <w:del w:id="498" w:author="Michael Decker" w:date="2020-04-01T19:00:00Z">
              <w:r w:rsidRPr="002248ED" w:rsidDel="005274B0">
                <w:rPr>
                  <w:rFonts w:cs="Times New Roman"/>
                  <w:b/>
                  <w:bCs/>
                  <w:szCs w:val="24"/>
                </w:rPr>
                <w:delText>u</w:delText>
              </w:r>
            </w:del>
          </w:p>
        </w:tc>
        <w:tc>
          <w:tcPr>
            <w:tcW w:w="1295" w:type="dxa"/>
          </w:tcPr>
          <w:p w14:paraId="69699442" w14:textId="02C1F34C" w:rsidR="005A459A" w:rsidRPr="002248ED" w:rsidDel="005274B0" w:rsidRDefault="005A459A" w:rsidP="002E5B0C">
            <w:pPr>
              <w:ind w:firstLine="0"/>
              <w:jc w:val="center"/>
              <w:rPr>
                <w:del w:id="499" w:author="Michael Decker" w:date="2020-04-01T19:00:00Z"/>
                <w:rFonts w:cs="Times New Roman"/>
                <w:b/>
                <w:bCs/>
                <w:szCs w:val="24"/>
              </w:rPr>
            </w:pPr>
            <w:del w:id="500" w:author="Michael Decker" w:date="2020-04-01T19:00:00Z">
              <w:r w:rsidRPr="002248ED" w:rsidDel="005274B0">
                <w:rPr>
                  <w:rFonts w:cs="Times New Roman"/>
                  <w:b/>
                  <w:bCs/>
                  <w:szCs w:val="24"/>
                </w:rPr>
                <w:delText>v</w:delText>
              </w:r>
            </w:del>
          </w:p>
        </w:tc>
        <w:tc>
          <w:tcPr>
            <w:tcW w:w="935" w:type="dxa"/>
          </w:tcPr>
          <w:p w14:paraId="12698D22" w14:textId="2B120463" w:rsidR="005A459A" w:rsidRPr="002248ED" w:rsidDel="005274B0" w:rsidRDefault="005A459A" w:rsidP="002E5B0C">
            <w:pPr>
              <w:ind w:firstLine="0"/>
              <w:jc w:val="center"/>
              <w:rPr>
                <w:del w:id="501" w:author="Michael Decker" w:date="2020-04-01T19:00:00Z"/>
                <w:rFonts w:cs="Times New Roman"/>
                <w:b/>
                <w:bCs/>
                <w:szCs w:val="24"/>
              </w:rPr>
            </w:pPr>
            <w:del w:id="502" w:author="Michael Decker" w:date="2020-04-01T19:00:00Z">
              <w:r w:rsidRPr="002248ED" w:rsidDel="005274B0">
                <w:rPr>
                  <w:rFonts w:cs="Times New Roman"/>
                  <w:b/>
                  <w:bCs/>
                  <w:szCs w:val="24"/>
                </w:rPr>
                <w:delText>w</w:delText>
              </w:r>
            </w:del>
          </w:p>
        </w:tc>
        <w:tc>
          <w:tcPr>
            <w:tcW w:w="936" w:type="dxa"/>
          </w:tcPr>
          <w:p w14:paraId="76580D11" w14:textId="28F47707" w:rsidR="005A459A" w:rsidRPr="002248ED" w:rsidDel="005274B0" w:rsidRDefault="005A459A" w:rsidP="002E5B0C">
            <w:pPr>
              <w:ind w:firstLine="0"/>
              <w:jc w:val="center"/>
              <w:rPr>
                <w:del w:id="503" w:author="Michael Decker" w:date="2020-04-01T19:00:00Z"/>
                <w:rFonts w:cs="Times New Roman"/>
                <w:b/>
                <w:bCs/>
                <w:szCs w:val="24"/>
              </w:rPr>
            </w:pPr>
            <w:del w:id="504" w:author="Michael Decker" w:date="2020-04-01T19:00:00Z">
              <w:r w:rsidRPr="002248ED" w:rsidDel="005274B0">
                <w:rPr>
                  <w:rFonts w:cs="Times New Roman"/>
                  <w:b/>
                  <w:bCs/>
                  <w:szCs w:val="24"/>
                </w:rPr>
                <w:delText>x</w:delText>
              </w:r>
            </w:del>
          </w:p>
        </w:tc>
        <w:tc>
          <w:tcPr>
            <w:tcW w:w="1295" w:type="dxa"/>
          </w:tcPr>
          <w:p w14:paraId="2AFA3C77" w14:textId="6B6C0608" w:rsidR="005A459A" w:rsidRPr="002248ED" w:rsidDel="005274B0" w:rsidRDefault="005A459A" w:rsidP="002E5B0C">
            <w:pPr>
              <w:ind w:firstLine="0"/>
              <w:jc w:val="center"/>
              <w:rPr>
                <w:del w:id="505" w:author="Michael Decker" w:date="2020-04-01T19:00:00Z"/>
                <w:rFonts w:cs="Times New Roman"/>
                <w:b/>
                <w:bCs/>
                <w:szCs w:val="24"/>
              </w:rPr>
            </w:pPr>
            <w:del w:id="506" w:author="Michael Decker" w:date="2020-04-01T19:00:00Z">
              <w:r w:rsidRPr="002248ED" w:rsidDel="005274B0">
                <w:rPr>
                  <w:rFonts w:cs="Times New Roman"/>
                  <w:b/>
                  <w:bCs/>
                  <w:szCs w:val="24"/>
                </w:rPr>
                <w:delText>y</w:delText>
              </w:r>
            </w:del>
          </w:p>
        </w:tc>
        <w:tc>
          <w:tcPr>
            <w:tcW w:w="1295" w:type="dxa"/>
          </w:tcPr>
          <w:p w14:paraId="5CEE5B4C" w14:textId="19C8A66D" w:rsidR="005A459A" w:rsidRPr="002248ED" w:rsidDel="005274B0" w:rsidRDefault="005A459A" w:rsidP="002E5B0C">
            <w:pPr>
              <w:ind w:firstLine="0"/>
              <w:jc w:val="center"/>
              <w:rPr>
                <w:del w:id="507" w:author="Michael Decker" w:date="2020-04-01T19:00:00Z"/>
                <w:rFonts w:cs="Times New Roman"/>
                <w:b/>
                <w:bCs/>
                <w:szCs w:val="24"/>
              </w:rPr>
            </w:pPr>
            <w:del w:id="508" w:author="Michael Decker" w:date="2020-04-01T19:00:00Z">
              <w:r w:rsidRPr="002248ED" w:rsidDel="005274B0">
                <w:rPr>
                  <w:rFonts w:cs="Times New Roman"/>
                  <w:b/>
                  <w:bCs/>
                  <w:szCs w:val="24"/>
                </w:rPr>
                <w:delText>z</w:delText>
              </w:r>
            </w:del>
          </w:p>
        </w:tc>
        <w:tc>
          <w:tcPr>
            <w:tcW w:w="1295" w:type="dxa"/>
          </w:tcPr>
          <w:p w14:paraId="3F316A0C" w14:textId="00E4903D" w:rsidR="005A459A" w:rsidRPr="002248ED" w:rsidDel="005274B0" w:rsidRDefault="005A459A" w:rsidP="002E5B0C">
            <w:pPr>
              <w:ind w:firstLine="0"/>
              <w:jc w:val="center"/>
              <w:rPr>
                <w:del w:id="509" w:author="Michael Decker" w:date="2020-04-01T19:00:00Z"/>
                <w:rFonts w:cs="Times New Roman"/>
                <w:b/>
                <w:bCs/>
                <w:szCs w:val="24"/>
              </w:rPr>
            </w:pPr>
            <w:del w:id="510" w:author="Michael Decker" w:date="2020-04-01T19:00:00Z">
              <w:r w:rsidRPr="002248ED" w:rsidDel="005274B0">
                <w:rPr>
                  <w:rFonts w:cs="Times New Roman"/>
                  <w:b/>
                  <w:bCs/>
                  <w:szCs w:val="24"/>
                </w:rPr>
                <w:delText>!</w:delText>
              </w:r>
            </w:del>
          </w:p>
        </w:tc>
        <w:tc>
          <w:tcPr>
            <w:tcW w:w="1295" w:type="dxa"/>
          </w:tcPr>
          <w:p w14:paraId="65BE165D" w14:textId="1347786F" w:rsidR="005A459A" w:rsidRPr="002248ED" w:rsidDel="005274B0" w:rsidRDefault="005A459A" w:rsidP="002E5B0C">
            <w:pPr>
              <w:ind w:firstLine="0"/>
              <w:jc w:val="center"/>
              <w:rPr>
                <w:del w:id="511" w:author="Michael Decker" w:date="2020-04-01T19:00:00Z"/>
                <w:rFonts w:cs="Times New Roman"/>
                <w:b/>
                <w:bCs/>
                <w:szCs w:val="24"/>
              </w:rPr>
            </w:pPr>
            <w:del w:id="512" w:author="Michael Decker" w:date="2020-04-01T19:00:00Z">
              <w:r w:rsidRPr="002248ED" w:rsidDel="005274B0">
                <w:rPr>
                  <w:rFonts w:cs="Times New Roman"/>
                  <w:b/>
                  <w:bCs/>
                  <w:szCs w:val="24"/>
                </w:rPr>
                <w:delText>@</w:delText>
              </w:r>
            </w:del>
          </w:p>
        </w:tc>
        <w:tc>
          <w:tcPr>
            <w:tcW w:w="1295" w:type="dxa"/>
          </w:tcPr>
          <w:p w14:paraId="486CDCFB" w14:textId="3CEA715F" w:rsidR="005A459A" w:rsidRPr="002248ED" w:rsidDel="005274B0" w:rsidRDefault="005A459A" w:rsidP="002E5B0C">
            <w:pPr>
              <w:ind w:firstLine="0"/>
              <w:jc w:val="center"/>
              <w:rPr>
                <w:del w:id="513" w:author="Michael Decker" w:date="2020-04-01T19:00:00Z"/>
                <w:rFonts w:cs="Times New Roman"/>
                <w:b/>
                <w:bCs/>
                <w:szCs w:val="24"/>
              </w:rPr>
            </w:pPr>
            <w:del w:id="514" w:author="Michael Decker" w:date="2020-04-01T19:00:00Z">
              <w:r w:rsidRPr="002248ED" w:rsidDel="005274B0">
                <w:rPr>
                  <w:rFonts w:cs="Times New Roman"/>
                  <w:b/>
                  <w:bCs/>
                  <w:szCs w:val="24"/>
                </w:rPr>
                <w:delText>#</w:delText>
              </w:r>
            </w:del>
          </w:p>
        </w:tc>
        <w:tc>
          <w:tcPr>
            <w:tcW w:w="1295" w:type="dxa"/>
          </w:tcPr>
          <w:p w14:paraId="136651F1" w14:textId="3095924D" w:rsidR="005A459A" w:rsidRPr="002248ED" w:rsidDel="005274B0" w:rsidRDefault="005A459A" w:rsidP="002E5B0C">
            <w:pPr>
              <w:ind w:firstLine="0"/>
              <w:jc w:val="center"/>
              <w:rPr>
                <w:del w:id="515" w:author="Michael Decker" w:date="2020-04-01T19:00:00Z"/>
                <w:rFonts w:cs="Times New Roman"/>
                <w:b/>
                <w:bCs/>
                <w:szCs w:val="24"/>
              </w:rPr>
            </w:pPr>
            <w:del w:id="516" w:author="Michael Decker" w:date="2020-04-01T19:00:00Z">
              <w:r w:rsidRPr="002248ED" w:rsidDel="005274B0">
                <w:rPr>
                  <w:rFonts w:cs="Times New Roman"/>
                  <w:b/>
                  <w:bCs/>
                  <w:szCs w:val="24"/>
                </w:rPr>
                <w:delText>$</w:delText>
              </w:r>
            </w:del>
          </w:p>
        </w:tc>
      </w:tr>
      <w:tr w:rsidR="00524C09" w:rsidRPr="002248ED" w:rsidDel="005274B0" w14:paraId="58221EBE" w14:textId="514680B5" w:rsidTr="000E69C1">
        <w:trPr>
          <w:del w:id="517" w:author="Michael Decker" w:date="2020-04-01T19:00:00Z"/>
        </w:trPr>
        <w:tc>
          <w:tcPr>
            <w:tcW w:w="1294" w:type="dxa"/>
          </w:tcPr>
          <w:p w14:paraId="71176B83" w14:textId="56E24046" w:rsidR="005A459A" w:rsidRPr="002248ED" w:rsidDel="005274B0" w:rsidRDefault="00582B25" w:rsidP="002E5B0C">
            <w:pPr>
              <w:ind w:firstLine="0"/>
              <w:rPr>
                <w:del w:id="518" w:author="Michael Decker" w:date="2020-04-01T19:00:00Z"/>
                <w:rFonts w:cs="Times New Roman"/>
                <w:szCs w:val="24"/>
              </w:rPr>
            </w:pPr>
            <w:del w:id="519" w:author="Michael Decker" w:date="2020-04-01T19:00:00Z">
              <w:r w:rsidRPr="002248ED" w:rsidDel="005274B0">
                <w:rPr>
                  <w:rFonts w:cs="Times New Roman"/>
                  <w:i/>
                  <w:iCs/>
                  <w:szCs w:val="24"/>
                </w:rPr>
                <w:delText>0.0208</w:delText>
              </w:r>
            </w:del>
          </w:p>
        </w:tc>
        <w:tc>
          <w:tcPr>
            <w:tcW w:w="1295" w:type="dxa"/>
          </w:tcPr>
          <w:p w14:paraId="2A846C7D" w14:textId="6C628C96" w:rsidR="005A459A" w:rsidRPr="002248ED" w:rsidDel="005274B0" w:rsidRDefault="00582B25" w:rsidP="002E5B0C">
            <w:pPr>
              <w:ind w:firstLine="0"/>
              <w:rPr>
                <w:del w:id="520" w:author="Michael Decker" w:date="2020-04-01T19:00:00Z"/>
                <w:rFonts w:cs="Times New Roman"/>
                <w:szCs w:val="24"/>
              </w:rPr>
            </w:pPr>
            <w:del w:id="521" w:author="Michael Decker" w:date="2020-04-01T19:00:00Z">
              <w:r w:rsidRPr="002248ED" w:rsidDel="005274B0">
                <w:rPr>
                  <w:rFonts w:cs="Times New Roman"/>
                  <w:szCs w:val="24"/>
                </w:rPr>
                <w:delText>0</w:delText>
              </w:r>
            </w:del>
          </w:p>
        </w:tc>
        <w:tc>
          <w:tcPr>
            <w:tcW w:w="935" w:type="dxa"/>
          </w:tcPr>
          <w:p w14:paraId="3542C077" w14:textId="08812C3F" w:rsidR="005A459A" w:rsidRPr="002248ED" w:rsidDel="005274B0" w:rsidRDefault="00582B25" w:rsidP="002E5B0C">
            <w:pPr>
              <w:ind w:firstLine="0"/>
              <w:rPr>
                <w:del w:id="522" w:author="Michael Decker" w:date="2020-04-01T19:00:00Z"/>
                <w:rFonts w:cs="Times New Roman"/>
                <w:szCs w:val="24"/>
              </w:rPr>
            </w:pPr>
            <w:del w:id="523" w:author="Michael Decker" w:date="2020-04-01T19:00:00Z">
              <w:r w:rsidRPr="002248ED" w:rsidDel="005274B0">
                <w:rPr>
                  <w:rFonts w:cs="Times New Roman"/>
                  <w:szCs w:val="24"/>
                </w:rPr>
                <w:delText>0</w:delText>
              </w:r>
            </w:del>
          </w:p>
        </w:tc>
        <w:tc>
          <w:tcPr>
            <w:tcW w:w="936" w:type="dxa"/>
          </w:tcPr>
          <w:p w14:paraId="5CDE72E4" w14:textId="1B8D7424" w:rsidR="005A459A" w:rsidRPr="002248ED" w:rsidDel="005274B0" w:rsidRDefault="00582B25" w:rsidP="002E5B0C">
            <w:pPr>
              <w:ind w:firstLine="0"/>
              <w:rPr>
                <w:del w:id="524" w:author="Michael Decker" w:date="2020-04-01T19:00:00Z"/>
                <w:rFonts w:cs="Times New Roman"/>
                <w:szCs w:val="24"/>
              </w:rPr>
            </w:pPr>
            <w:del w:id="525" w:author="Michael Decker" w:date="2020-04-01T19:00:00Z">
              <w:r w:rsidRPr="002248ED" w:rsidDel="005274B0">
                <w:rPr>
                  <w:rFonts w:cs="Times New Roman"/>
                  <w:szCs w:val="24"/>
                </w:rPr>
                <w:delText>0</w:delText>
              </w:r>
            </w:del>
          </w:p>
        </w:tc>
        <w:tc>
          <w:tcPr>
            <w:tcW w:w="1295" w:type="dxa"/>
          </w:tcPr>
          <w:p w14:paraId="5CEA709D" w14:textId="3C88CA4D" w:rsidR="005A459A" w:rsidRPr="002248ED" w:rsidDel="005274B0" w:rsidRDefault="00582B25" w:rsidP="002E5B0C">
            <w:pPr>
              <w:ind w:firstLine="0"/>
              <w:rPr>
                <w:del w:id="526" w:author="Michael Decker" w:date="2020-04-01T19:00:00Z"/>
                <w:rFonts w:cs="Times New Roman"/>
                <w:szCs w:val="24"/>
              </w:rPr>
            </w:pPr>
            <w:del w:id="527" w:author="Michael Decker" w:date="2020-04-01T19:00:00Z">
              <w:r w:rsidRPr="002248ED" w:rsidDel="005274B0">
                <w:rPr>
                  <w:rFonts w:cs="Times New Roman"/>
                  <w:szCs w:val="24"/>
                </w:rPr>
                <w:delText>0</w:delText>
              </w:r>
            </w:del>
          </w:p>
        </w:tc>
        <w:tc>
          <w:tcPr>
            <w:tcW w:w="1295" w:type="dxa"/>
          </w:tcPr>
          <w:p w14:paraId="28EF246F" w14:textId="4D482277" w:rsidR="005A459A" w:rsidRPr="002248ED" w:rsidDel="005274B0" w:rsidRDefault="00582B25" w:rsidP="002E5B0C">
            <w:pPr>
              <w:ind w:firstLine="0"/>
              <w:rPr>
                <w:del w:id="528" w:author="Michael Decker" w:date="2020-04-01T19:00:00Z"/>
                <w:rFonts w:cs="Times New Roman"/>
                <w:szCs w:val="24"/>
              </w:rPr>
            </w:pPr>
            <w:del w:id="529" w:author="Michael Decker" w:date="2020-04-01T19:00:00Z">
              <w:r w:rsidRPr="002248ED" w:rsidDel="005274B0">
                <w:rPr>
                  <w:rFonts w:cs="Times New Roman"/>
                  <w:szCs w:val="24"/>
                </w:rPr>
                <w:delText>0</w:delText>
              </w:r>
            </w:del>
          </w:p>
        </w:tc>
        <w:tc>
          <w:tcPr>
            <w:tcW w:w="1295" w:type="dxa"/>
          </w:tcPr>
          <w:p w14:paraId="7955714A" w14:textId="51251B1D" w:rsidR="005A459A" w:rsidRPr="002248ED" w:rsidDel="005274B0" w:rsidRDefault="00582B25" w:rsidP="002E5B0C">
            <w:pPr>
              <w:ind w:firstLine="0"/>
              <w:rPr>
                <w:del w:id="530" w:author="Michael Decker" w:date="2020-04-01T19:00:00Z"/>
                <w:rFonts w:cs="Times New Roman"/>
                <w:szCs w:val="24"/>
              </w:rPr>
            </w:pPr>
            <w:del w:id="531" w:author="Michael Decker" w:date="2020-04-01T19:00:00Z">
              <w:r w:rsidRPr="002248ED" w:rsidDel="005274B0">
                <w:rPr>
                  <w:rFonts w:cs="Times New Roman"/>
                  <w:szCs w:val="24"/>
                </w:rPr>
                <w:delText>0</w:delText>
              </w:r>
            </w:del>
          </w:p>
        </w:tc>
        <w:tc>
          <w:tcPr>
            <w:tcW w:w="1295" w:type="dxa"/>
          </w:tcPr>
          <w:p w14:paraId="5DE82236" w14:textId="3F729F0E" w:rsidR="005A459A" w:rsidRPr="002248ED" w:rsidDel="005274B0" w:rsidRDefault="00582B25" w:rsidP="002E5B0C">
            <w:pPr>
              <w:ind w:firstLine="0"/>
              <w:rPr>
                <w:del w:id="532" w:author="Michael Decker" w:date="2020-04-01T19:00:00Z"/>
                <w:rFonts w:cs="Times New Roman"/>
                <w:szCs w:val="24"/>
              </w:rPr>
            </w:pPr>
            <w:del w:id="533" w:author="Michael Decker" w:date="2020-04-01T19:00:00Z">
              <w:r w:rsidRPr="002248ED" w:rsidDel="005274B0">
                <w:rPr>
                  <w:rFonts w:cs="Times New Roman"/>
                  <w:szCs w:val="24"/>
                </w:rPr>
                <w:delText>0</w:delText>
              </w:r>
            </w:del>
          </w:p>
        </w:tc>
        <w:tc>
          <w:tcPr>
            <w:tcW w:w="1295" w:type="dxa"/>
          </w:tcPr>
          <w:p w14:paraId="2D75550C" w14:textId="36C70F79" w:rsidR="005A459A" w:rsidRPr="002248ED" w:rsidDel="005274B0" w:rsidRDefault="00582B25" w:rsidP="002E5B0C">
            <w:pPr>
              <w:ind w:firstLine="0"/>
              <w:rPr>
                <w:del w:id="534" w:author="Michael Decker" w:date="2020-04-01T19:00:00Z"/>
                <w:rFonts w:cs="Times New Roman"/>
                <w:szCs w:val="24"/>
              </w:rPr>
            </w:pPr>
            <w:del w:id="535" w:author="Michael Decker" w:date="2020-04-01T19:00:00Z">
              <w:r w:rsidRPr="002248ED" w:rsidDel="005274B0">
                <w:rPr>
                  <w:rFonts w:cs="Times New Roman"/>
                  <w:szCs w:val="24"/>
                </w:rPr>
                <w:delText>0</w:delText>
              </w:r>
            </w:del>
          </w:p>
        </w:tc>
        <w:tc>
          <w:tcPr>
            <w:tcW w:w="1295" w:type="dxa"/>
          </w:tcPr>
          <w:p w14:paraId="094C88A0" w14:textId="35351A80" w:rsidR="005A459A" w:rsidRPr="002248ED" w:rsidDel="005274B0" w:rsidRDefault="00582B25" w:rsidP="002E5B0C">
            <w:pPr>
              <w:ind w:firstLine="0"/>
              <w:rPr>
                <w:del w:id="536" w:author="Michael Decker" w:date="2020-04-01T19:00:00Z"/>
                <w:rFonts w:cs="Times New Roman"/>
                <w:szCs w:val="24"/>
              </w:rPr>
            </w:pPr>
            <w:del w:id="537" w:author="Michael Decker" w:date="2020-04-01T19:00:00Z">
              <w:r w:rsidRPr="002248ED" w:rsidDel="005274B0">
                <w:rPr>
                  <w:rFonts w:cs="Times New Roman"/>
                  <w:szCs w:val="24"/>
                </w:rPr>
                <w:delText>0</w:delText>
              </w:r>
            </w:del>
          </w:p>
        </w:tc>
      </w:tr>
      <w:tr w:rsidR="00524C09" w:rsidRPr="002248ED" w:rsidDel="005274B0" w14:paraId="3DCF9ED0" w14:textId="26BBBDF7" w:rsidTr="000E69C1">
        <w:trPr>
          <w:del w:id="538" w:author="Michael Decker" w:date="2020-04-01T19:00:00Z"/>
        </w:trPr>
        <w:tc>
          <w:tcPr>
            <w:tcW w:w="1294" w:type="dxa"/>
          </w:tcPr>
          <w:p w14:paraId="2E468149" w14:textId="45C6FEE4" w:rsidR="00524C09" w:rsidRPr="002248ED" w:rsidDel="005274B0" w:rsidRDefault="00524C09" w:rsidP="002E5B0C">
            <w:pPr>
              <w:ind w:firstLine="0"/>
              <w:jc w:val="center"/>
              <w:rPr>
                <w:del w:id="539" w:author="Michael Decker" w:date="2020-04-01T19:00:00Z"/>
                <w:rFonts w:cs="Times New Roman"/>
                <w:b/>
                <w:bCs/>
                <w:szCs w:val="24"/>
              </w:rPr>
            </w:pPr>
            <w:del w:id="540" w:author="Michael Decker" w:date="2020-04-01T19:00:00Z">
              <w:r w:rsidRPr="002248ED" w:rsidDel="005274B0">
                <w:rPr>
                  <w:rFonts w:cs="Times New Roman"/>
                  <w:b/>
                  <w:bCs/>
                  <w:szCs w:val="24"/>
                </w:rPr>
                <w:delText>&lt;</w:delText>
              </w:r>
            </w:del>
          </w:p>
        </w:tc>
        <w:tc>
          <w:tcPr>
            <w:tcW w:w="1295" w:type="dxa"/>
          </w:tcPr>
          <w:p w14:paraId="61DA92E7" w14:textId="27DEB317" w:rsidR="00524C09" w:rsidRPr="002248ED" w:rsidDel="005274B0" w:rsidRDefault="00524C09" w:rsidP="002E5B0C">
            <w:pPr>
              <w:ind w:firstLine="0"/>
              <w:jc w:val="center"/>
              <w:rPr>
                <w:del w:id="541" w:author="Michael Decker" w:date="2020-04-01T19:00:00Z"/>
                <w:rFonts w:cs="Times New Roman"/>
                <w:b/>
                <w:bCs/>
                <w:szCs w:val="24"/>
              </w:rPr>
            </w:pPr>
            <w:del w:id="542" w:author="Michael Decker" w:date="2020-04-01T19:00:00Z">
              <w:r w:rsidRPr="002248ED" w:rsidDel="005274B0">
                <w:rPr>
                  <w:rFonts w:cs="Times New Roman"/>
                  <w:b/>
                  <w:bCs/>
                  <w:szCs w:val="24"/>
                </w:rPr>
                <w:delText>,</w:delText>
              </w:r>
            </w:del>
          </w:p>
        </w:tc>
        <w:tc>
          <w:tcPr>
            <w:tcW w:w="935" w:type="dxa"/>
          </w:tcPr>
          <w:p w14:paraId="19428967" w14:textId="203277DF" w:rsidR="00524C09" w:rsidRPr="002248ED" w:rsidDel="005274B0" w:rsidRDefault="00524C09" w:rsidP="002E5B0C">
            <w:pPr>
              <w:ind w:firstLine="0"/>
              <w:jc w:val="center"/>
              <w:rPr>
                <w:del w:id="543" w:author="Michael Decker" w:date="2020-04-01T19:00:00Z"/>
                <w:rFonts w:cs="Times New Roman"/>
                <w:b/>
                <w:bCs/>
                <w:szCs w:val="24"/>
              </w:rPr>
            </w:pPr>
            <w:del w:id="544" w:author="Michael Decker" w:date="2020-04-01T19:00:00Z">
              <w:r w:rsidRPr="002248ED" w:rsidDel="005274B0">
                <w:rPr>
                  <w:rFonts w:cs="Times New Roman"/>
                  <w:b/>
                  <w:bCs/>
                  <w:szCs w:val="24"/>
                </w:rPr>
                <w:delText>&gt;</w:delText>
              </w:r>
            </w:del>
          </w:p>
        </w:tc>
        <w:tc>
          <w:tcPr>
            <w:tcW w:w="936" w:type="dxa"/>
          </w:tcPr>
          <w:p w14:paraId="289DF3F5" w14:textId="2AAE69F5" w:rsidR="00524C09" w:rsidRPr="002248ED" w:rsidDel="005274B0" w:rsidRDefault="00524C09" w:rsidP="002E5B0C">
            <w:pPr>
              <w:ind w:firstLine="0"/>
              <w:jc w:val="center"/>
              <w:rPr>
                <w:del w:id="545" w:author="Michael Decker" w:date="2020-04-01T19:00:00Z"/>
                <w:rFonts w:cs="Times New Roman"/>
                <w:b/>
                <w:bCs/>
                <w:szCs w:val="24"/>
              </w:rPr>
            </w:pPr>
            <w:del w:id="546" w:author="Michael Decker" w:date="2020-04-01T19:00:00Z">
              <w:r w:rsidRPr="002248ED" w:rsidDel="005274B0">
                <w:rPr>
                  <w:rFonts w:cs="Times New Roman"/>
                  <w:b/>
                  <w:bCs/>
                  <w:szCs w:val="24"/>
                </w:rPr>
                <w:delText>.</w:delText>
              </w:r>
            </w:del>
          </w:p>
        </w:tc>
        <w:tc>
          <w:tcPr>
            <w:tcW w:w="1295" w:type="dxa"/>
          </w:tcPr>
          <w:p w14:paraId="4EA4D90B" w14:textId="71609B0A" w:rsidR="00524C09" w:rsidRPr="002248ED" w:rsidDel="005274B0" w:rsidRDefault="00524C09" w:rsidP="002E5B0C">
            <w:pPr>
              <w:ind w:firstLine="0"/>
              <w:jc w:val="center"/>
              <w:rPr>
                <w:del w:id="547" w:author="Michael Decker" w:date="2020-04-01T19:00:00Z"/>
                <w:rFonts w:cs="Times New Roman"/>
                <w:b/>
                <w:bCs/>
                <w:szCs w:val="24"/>
              </w:rPr>
            </w:pPr>
            <w:del w:id="548" w:author="Michael Decker" w:date="2020-04-01T19:00:00Z">
              <w:r w:rsidRPr="002248ED" w:rsidDel="005274B0">
                <w:rPr>
                  <w:rFonts w:cs="Times New Roman"/>
                  <w:b/>
                  <w:bCs/>
                  <w:szCs w:val="24"/>
                </w:rPr>
                <w:delText>?</w:delText>
              </w:r>
            </w:del>
          </w:p>
        </w:tc>
        <w:tc>
          <w:tcPr>
            <w:tcW w:w="1295" w:type="dxa"/>
          </w:tcPr>
          <w:p w14:paraId="25274913" w14:textId="11631596" w:rsidR="00524C09" w:rsidRPr="002248ED" w:rsidDel="005274B0" w:rsidRDefault="00524C09" w:rsidP="002E5B0C">
            <w:pPr>
              <w:ind w:firstLine="0"/>
              <w:jc w:val="center"/>
              <w:rPr>
                <w:del w:id="549" w:author="Michael Decker" w:date="2020-04-01T19:00:00Z"/>
                <w:rFonts w:cs="Times New Roman"/>
                <w:b/>
                <w:bCs/>
                <w:szCs w:val="24"/>
              </w:rPr>
            </w:pPr>
            <w:del w:id="550" w:author="Michael Decker" w:date="2020-04-01T19:00:00Z">
              <w:r w:rsidRPr="002248ED" w:rsidDel="005274B0">
                <w:rPr>
                  <w:rFonts w:cs="Times New Roman"/>
                  <w:b/>
                  <w:bCs/>
                  <w:szCs w:val="24"/>
                </w:rPr>
                <w:delText>/</w:delText>
              </w:r>
            </w:del>
          </w:p>
        </w:tc>
        <w:tc>
          <w:tcPr>
            <w:tcW w:w="1295" w:type="dxa"/>
          </w:tcPr>
          <w:p w14:paraId="6F2B1BB7" w14:textId="2A6F1530" w:rsidR="00524C09" w:rsidRPr="002248ED" w:rsidDel="005274B0" w:rsidRDefault="00524C09" w:rsidP="002E5B0C">
            <w:pPr>
              <w:ind w:firstLine="0"/>
              <w:jc w:val="center"/>
              <w:rPr>
                <w:del w:id="551" w:author="Michael Decker" w:date="2020-04-01T19:00:00Z"/>
                <w:rFonts w:cs="Times New Roman"/>
                <w:b/>
                <w:bCs/>
                <w:szCs w:val="24"/>
              </w:rPr>
            </w:pPr>
            <w:del w:id="552" w:author="Michael Decker" w:date="2020-04-01T19:00:00Z">
              <w:r w:rsidRPr="002248ED" w:rsidDel="005274B0">
                <w:rPr>
                  <w:rFonts w:cs="Times New Roman"/>
                  <w:b/>
                  <w:bCs/>
                  <w:szCs w:val="24"/>
                </w:rPr>
                <w:delText>space</w:delText>
              </w:r>
            </w:del>
          </w:p>
        </w:tc>
        <w:tc>
          <w:tcPr>
            <w:tcW w:w="1295" w:type="dxa"/>
          </w:tcPr>
          <w:p w14:paraId="63D33610" w14:textId="65674341" w:rsidR="00524C09" w:rsidRPr="002248ED" w:rsidDel="005274B0" w:rsidRDefault="00524C09" w:rsidP="002E5B0C">
            <w:pPr>
              <w:ind w:firstLine="0"/>
              <w:jc w:val="center"/>
              <w:rPr>
                <w:del w:id="553" w:author="Michael Decker" w:date="2020-04-01T19:00:00Z"/>
                <w:rFonts w:cs="Times New Roman"/>
                <w:b/>
                <w:bCs/>
                <w:szCs w:val="24"/>
              </w:rPr>
            </w:pPr>
            <w:del w:id="554" w:author="Michael Decker" w:date="2020-04-01T19:00:00Z">
              <w:r w:rsidRPr="002248ED" w:rsidDel="005274B0">
                <w:rPr>
                  <w:rFonts w:cs="Times New Roman"/>
                  <w:b/>
                  <w:bCs/>
                  <w:szCs w:val="24"/>
                </w:rPr>
                <w:delText>~</w:delText>
              </w:r>
            </w:del>
          </w:p>
        </w:tc>
        <w:tc>
          <w:tcPr>
            <w:tcW w:w="1295" w:type="dxa"/>
          </w:tcPr>
          <w:p w14:paraId="38CDE3F2" w14:textId="264489ED" w:rsidR="00524C09" w:rsidRPr="002248ED" w:rsidDel="005274B0" w:rsidRDefault="00524C09" w:rsidP="002E5B0C">
            <w:pPr>
              <w:ind w:firstLine="0"/>
              <w:jc w:val="center"/>
              <w:rPr>
                <w:del w:id="555" w:author="Michael Decker" w:date="2020-04-01T19:00:00Z"/>
                <w:rFonts w:cs="Times New Roman"/>
                <w:b/>
                <w:bCs/>
                <w:szCs w:val="24"/>
              </w:rPr>
            </w:pPr>
            <w:del w:id="556" w:author="Michael Decker" w:date="2020-04-01T19:00:00Z">
              <w:r w:rsidRPr="002248ED" w:rsidDel="005274B0">
                <w:rPr>
                  <w:rFonts w:cs="Times New Roman"/>
                  <w:b/>
                  <w:bCs/>
                  <w:szCs w:val="24"/>
                </w:rPr>
                <w:delText>`</w:delText>
              </w:r>
            </w:del>
          </w:p>
        </w:tc>
        <w:tc>
          <w:tcPr>
            <w:tcW w:w="1295" w:type="dxa"/>
          </w:tcPr>
          <w:p w14:paraId="4DAE967A" w14:textId="0403F431" w:rsidR="00524C09" w:rsidRPr="002248ED" w:rsidDel="005274B0" w:rsidRDefault="00524C09" w:rsidP="002E5B0C">
            <w:pPr>
              <w:ind w:firstLine="0"/>
              <w:jc w:val="center"/>
              <w:rPr>
                <w:del w:id="557" w:author="Michael Decker" w:date="2020-04-01T19:00:00Z"/>
                <w:rFonts w:cs="Times New Roman"/>
                <w:b/>
                <w:bCs/>
                <w:szCs w:val="24"/>
              </w:rPr>
            </w:pPr>
            <w:del w:id="558" w:author="Michael Decker" w:date="2020-04-01T19:00:00Z">
              <w:r w:rsidRPr="002248ED" w:rsidDel="005274B0">
                <w:rPr>
                  <w:rFonts w:cs="Times New Roman"/>
                  <w:b/>
                  <w:bCs/>
                  <w:szCs w:val="24"/>
                </w:rPr>
                <w:delText>\t</w:delText>
              </w:r>
            </w:del>
          </w:p>
        </w:tc>
      </w:tr>
      <w:tr w:rsidR="00524C09" w:rsidRPr="002248ED" w:rsidDel="005274B0" w14:paraId="47BF7A73" w14:textId="5288C9D4" w:rsidTr="000E69C1">
        <w:trPr>
          <w:del w:id="559" w:author="Michael Decker" w:date="2020-04-01T19:00:00Z"/>
        </w:trPr>
        <w:tc>
          <w:tcPr>
            <w:tcW w:w="1294" w:type="dxa"/>
          </w:tcPr>
          <w:p w14:paraId="0362DC98" w14:textId="667AA930" w:rsidR="00524C09" w:rsidRPr="002248ED" w:rsidDel="005274B0" w:rsidRDefault="00582B25" w:rsidP="002E5B0C">
            <w:pPr>
              <w:ind w:firstLine="0"/>
              <w:rPr>
                <w:del w:id="560" w:author="Michael Decker" w:date="2020-04-01T19:00:00Z"/>
                <w:rFonts w:cs="Times New Roman"/>
                <w:szCs w:val="24"/>
              </w:rPr>
            </w:pPr>
            <w:del w:id="561" w:author="Michael Decker" w:date="2020-04-01T19:00:00Z">
              <w:r w:rsidRPr="002248ED" w:rsidDel="005274B0">
                <w:rPr>
                  <w:rFonts w:cs="Times New Roman"/>
                  <w:szCs w:val="24"/>
                </w:rPr>
                <w:delText>0</w:delText>
              </w:r>
            </w:del>
          </w:p>
        </w:tc>
        <w:tc>
          <w:tcPr>
            <w:tcW w:w="1295" w:type="dxa"/>
          </w:tcPr>
          <w:p w14:paraId="02B56FB1" w14:textId="0A98DCFD" w:rsidR="00524C09" w:rsidRPr="002248ED" w:rsidDel="005274B0" w:rsidRDefault="00582B25" w:rsidP="002E5B0C">
            <w:pPr>
              <w:ind w:firstLine="0"/>
              <w:rPr>
                <w:del w:id="562" w:author="Michael Decker" w:date="2020-04-01T19:00:00Z"/>
                <w:rFonts w:cs="Times New Roman"/>
                <w:szCs w:val="24"/>
              </w:rPr>
            </w:pPr>
            <w:del w:id="563" w:author="Michael Decker" w:date="2020-04-01T19:00:00Z">
              <w:r w:rsidRPr="002248ED" w:rsidDel="005274B0">
                <w:rPr>
                  <w:rFonts w:cs="Times New Roman"/>
                  <w:szCs w:val="24"/>
                </w:rPr>
                <w:delText>0</w:delText>
              </w:r>
            </w:del>
          </w:p>
        </w:tc>
        <w:tc>
          <w:tcPr>
            <w:tcW w:w="935" w:type="dxa"/>
          </w:tcPr>
          <w:p w14:paraId="058A7CD2" w14:textId="5256F474" w:rsidR="00524C09" w:rsidRPr="002248ED" w:rsidDel="005274B0" w:rsidRDefault="00582B25" w:rsidP="002E5B0C">
            <w:pPr>
              <w:ind w:firstLine="0"/>
              <w:rPr>
                <w:del w:id="564" w:author="Michael Decker" w:date="2020-04-01T19:00:00Z"/>
                <w:rFonts w:cs="Times New Roman"/>
                <w:szCs w:val="24"/>
              </w:rPr>
            </w:pPr>
            <w:del w:id="565" w:author="Michael Decker" w:date="2020-04-01T19:00:00Z">
              <w:r w:rsidRPr="002248ED" w:rsidDel="005274B0">
                <w:rPr>
                  <w:rFonts w:cs="Times New Roman"/>
                  <w:szCs w:val="24"/>
                </w:rPr>
                <w:delText>0</w:delText>
              </w:r>
            </w:del>
          </w:p>
        </w:tc>
        <w:tc>
          <w:tcPr>
            <w:tcW w:w="936" w:type="dxa"/>
          </w:tcPr>
          <w:p w14:paraId="2CE33B84" w14:textId="55C6D873" w:rsidR="00524C09" w:rsidRPr="002248ED" w:rsidDel="005274B0" w:rsidRDefault="00582B25" w:rsidP="002E5B0C">
            <w:pPr>
              <w:ind w:firstLine="0"/>
              <w:rPr>
                <w:del w:id="566" w:author="Michael Decker" w:date="2020-04-01T19:00:00Z"/>
                <w:rFonts w:cs="Times New Roman"/>
                <w:szCs w:val="24"/>
              </w:rPr>
            </w:pPr>
            <w:del w:id="567" w:author="Michael Decker" w:date="2020-04-01T19:00:00Z">
              <w:r w:rsidRPr="002248ED" w:rsidDel="005274B0">
                <w:rPr>
                  <w:rFonts w:cs="Times New Roman"/>
                  <w:szCs w:val="24"/>
                </w:rPr>
                <w:delText>0</w:delText>
              </w:r>
            </w:del>
          </w:p>
        </w:tc>
        <w:tc>
          <w:tcPr>
            <w:tcW w:w="1295" w:type="dxa"/>
          </w:tcPr>
          <w:p w14:paraId="246EFC68" w14:textId="3D799908" w:rsidR="00524C09" w:rsidRPr="002248ED" w:rsidDel="005274B0" w:rsidRDefault="00582B25" w:rsidP="002E5B0C">
            <w:pPr>
              <w:ind w:firstLine="0"/>
              <w:rPr>
                <w:del w:id="568" w:author="Michael Decker" w:date="2020-04-01T19:00:00Z"/>
                <w:rFonts w:cs="Times New Roman"/>
                <w:szCs w:val="24"/>
              </w:rPr>
            </w:pPr>
            <w:del w:id="569" w:author="Michael Decker" w:date="2020-04-01T19:00:00Z">
              <w:r w:rsidRPr="002248ED" w:rsidDel="005274B0">
                <w:rPr>
                  <w:rFonts w:cs="Times New Roman"/>
                  <w:szCs w:val="24"/>
                </w:rPr>
                <w:delText>0</w:delText>
              </w:r>
            </w:del>
          </w:p>
        </w:tc>
        <w:tc>
          <w:tcPr>
            <w:tcW w:w="1295" w:type="dxa"/>
          </w:tcPr>
          <w:p w14:paraId="50D5D49F" w14:textId="37AAA05A" w:rsidR="00524C09" w:rsidRPr="002248ED" w:rsidDel="005274B0" w:rsidRDefault="00582B25" w:rsidP="002E5B0C">
            <w:pPr>
              <w:ind w:firstLine="0"/>
              <w:rPr>
                <w:del w:id="570" w:author="Michael Decker" w:date="2020-04-01T19:00:00Z"/>
                <w:rFonts w:cs="Times New Roman"/>
                <w:szCs w:val="24"/>
              </w:rPr>
            </w:pPr>
            <w:del w:id="571" w:author="Michael Decker" w:date="2020-04-01T19:00:00Z">
              <w:r w:rsidRPr="002248ED" w:rsidDel="005274B0">
                <w:rPr>
                  <w:rFonts w:cs="Times New Roman"/>
                  <w:szCs w:val="24"/>
                </w:rPr>
                <w:delText>0</w:delText>
              </w:r>
            </w:del>
          </w:p>
        </w:tc>
        <w:tc>
          <w:tcPr>
            <w:tcW w:w="1295" w:type="dxa"/>
          </w:tcPr>
          <w:p w14:paraId="364AA7C0" w14:textId="6743D1D2" w:rsidR="00524C09" w:rsidRPr="002248ED" w:rsidDel="005274B0" w:rsidRDefault="00582B25" w:rsidP="002E5B0C">
            <w:pPr>
              <w:ind w:firstLine="0"/>
              <w:rPr>
                <w:del w:id="572" w:author="Michael Decker" w:date="2020-04-01T19:00:00Z"/>
                <w:rFonts w:cs="Times New Roman"/>
                <w:szCs w:val="24"/>
              </w:rPr>
            </w:pPr>
            <w:del w:id="573" w:author="Michael Decker" w:date="2020-04-01T19:00:00Z">
              <w:r w:rsidRPr="002248ED" w:rsidDel="005274B0">
                <w:rPr>
                  <w:rFonts w:cs="Times New Roman"/>
                  <w:i/>
                  <w:iCs/>
                  <w:szCs w:val="24"/>
                </w:rPr>
                <w:delText>0.5625</w:delText>
              </w:r>
            </w:del>
          </w:p>
        </w:tc>
        <w:tc>
          <w:tcPr>
            <w:tcW w:w="1295" w:type="dxa"/>
          </w:tcPr>
          <w:p w14:paraId="69123395" w14:textId="2813AAEA" w:rsidR="00524C09" w:rsidRPr="002248ED" w:rsidDel="005274B0" w:rsidRDefault="00582B25" w:rsidP="002E5B0C">
            <w:pPr>
              <w:ind w:firstLine="0"/>
              <w:rPr>
                <w:del w:id="574" w:author="Michael Decker" w:date="2020-04-01T19:00:00Z"/>
                <w:rFonts w:cs="Times New Roman"/>
                <w:szCs w:val="24"/>
              </w:rPr>
            </w:pPr>
            <w:del w:id="575" w:author="Michael Decker" w:date="2020-04-01T19:00:00Z">
              <w:r w:rsidRPr="002248ED" w:rsidDel="005274B0">
                <w:rPr>
                  <w:rFonts w:cs="Times New Roman"/>
                  <w:szCs w:val="24"/>
                </w:rPr>
                <w:delText>0</w:delText>
              </w:r>
            </w:del>
          </w:p>
        </w:tc>
        <w:tc>
          <w:tcPr>
            <w:tcW w:w="1295" w:type="dxa"/>
          </w:tcPr>
          <w:p w14:paraId="7A51DC3A" w14:textId="6694FCEC" w:rsidR="00524C09" w:rsidRPr="002248ED" w:rsidDel="005274B0" w:rsidRDefault="00582B25" w:rsidP="002E5B0C">
            <w:pPr>
              <w:ind w:firstLine="0"/>
              <w:rPr>
                <w:del w:id="576" w:author="Michael Decker" w:date="2020-04-01T19:00:00Z"/>
                <w:rFonts w:cs="Times New Roman"/>
                <w:szCs w:val="24"/>
              </w:rPr>
            </w:pPr>
            <w:del w:id="577" w:author="Michael Decker" w:date="2020-04-01T19:00:00Z">
              <w:r w:rsidRPr="002248ED" w:rsidDel="005274B0">
                <w:rPr>
                  <w:rFonts w:cs="Times New Roman"/>
                  <w:szCs w:val="24"/>
                </w:rPr>
                <w:delText>0</w:delText>
              </w:r>
            </w:del>
          </w:p>
        </w:tc>
        <w:tc>
          <w:tcPr>
            <w:tcW w:w="1295" w:type="dxa"/>
          </w:tcPr>
          <w:p w14:paraId="317A9C00" w14:textId="321E6155" w:rsidR="00524C09" w:rsidRPr="002248ED" w:rsidDel="005274B0" w:rsidRDefault="00582B25" w:rsidP="002E5B0C">
            <w:pPr>
              <w:ind w:firstLine="0"/>
              <w:rPr>
                <w:del w:id="578" w:author="Michael Decker" w:date="2020-04-01T19:00:00Z"/>
                <w:rFonts w:cs="Times New Roman"/>
                <w:szCs w:val="24"/>
              </w:rPr>
            </w:pPr>
            <w:del w:id="579" w:author="Michael Decker" w:date="2020-04-01T19:00:00Z">
              <w:r w:rsidRPr="002248ED" w:rsidDel="005274B0">
                <w:rPr>
                  <w:rFonts w:cs="Times New Roman"/>
                  <w:szCs w:val="24"/>
                </w:rPr>
                <w:delText>0</w:delText>
              </w:r>
            </w:del>
          </w:p>
        </w:tc>
      </w:tr>
      <w:tr w:rsidR="00524C09" w:rsidRPr="002248ED" w:rsidDel="005274B0" w14:paraId="3AB64A86" w14:textId="16C4A1B2" w:rsidTr="000E69C1">
        <w:trPr>
          <w:del w:id="580" w:author="Michael Decker" w:date="2020-04-01T19:00:00Z"/>
        </w:trPr>
        <w:tc>
          <w:tcPr>
            <w:tcW w:w="1294" w:type="dxa"/>
          </w:tcPr>
          <w:p w14:paraId="416BE0C4" w14:textId="598B06C6" w:rsidR="00524C09" w:rsidRPr="002248ED" w:rsidDel="005274B0" w:rsidRDefault="00524C09" w:rsidP="002E5B0C">
            <w:pPr>
              <w:ind w:firstLine="0"/>
              <w:jc w:val="center"/>
              <w:rPr>
                <w:del w:id="581" w:author="Michael Decker" w:date="2020-04-01T19:00:00Z"/>
                <w:rFonts w:cs="Times New Roman"/>
                <w:b/>
                <w:bCs/>
                <w:szCs w:val="24"/>
              </w:rPr>
            </w:pPr>
            <w:del w:id="582" w:author="Michael Decker" w:date="2020-04-01T19:00:00Z">
              <w:r w:rsidRPr="002248ED" w:rsidDel="005274B0">
                <w:rPr>
                  <w:rFonts w:cs="Times New Roman"/>
                  <w:b/>
                  <w:bCs/>
                  <w:szCs w:val="24"/>
                </w:rPr>
                <w:delText>\n</w:delText>
              </w:r>
            </w:del>
          </w:p>
        </w:tc>
        <w:tc>
          <w:tcPr>
            <w:tcW w:w="1295" w:type="dxa"/>
          </w:tcPr>
          <w:p w14:paraId="629A8748" w14:textId="37492336" w:rsidR="00524C09" w:rsidRPr="002248ED" w:rsidDel="005274B0" w:rsidRDefault="00524C09" w:rsidP="002E5B0C">
            <w:pPr>
              <w:ind w:firstLine="0"/>
              <w:jc w:val="center"/>
              <w:rPr>
                <w:del w:id="583" w:author="Michael Decker" w:date="2020-04-01T19:00:00Z"/>
                <w:rFonts w:cs="Times New Roman"/>
                <w:b/>
                <w:bCs/>
                <w:szCs w:val="24"/>
              </w:rPr>
            </w:pPr>
            <w:del w:id="584" w:author="Michael Decker" w:date="2020-04-01T19:00:00Z">
              <w:r w:rsidRPr="002248ED" w:rsidDel="005274B0">
                <w:rPr>
                  <w:rFonts w:cs="Times New Roman"/>
                  <w:b/>
                  <w:bCs/>
                  <w:szCs w:val="24"/>
                </w:rPr>
                <w:delText>\f</w:delText>
              </w:r>
            </w:del>
          </w:p>
        </w:tc>
        <w:tc>
          <w:tcPr>
            <w:tcW w:w="935" w:type="dxa"/>
          </w:tcPr>
          <w:p w14:paraId="5D44CB51" w14:textId="0F1A20D4" w:rsidR="00524C09" w:rsidRPr="002248ED" w:rsidDel="005274B0" w:rsidRDefault="00524C09" w:rsidP="002E5B0C">
            <w:pPr>
              <w:ind w:firstLine="0"/>
              <w:jc w:val="center"/>
              <w:rPr>
                <w:del w:id="585" w:author="Michael Decker" w:date="2020-04-01T19:00:00Z"/>
                <w:rFonts w:cs="Times New Roman"/>
                <w:b/>
                <w:bCs/>
                <w:szCs w:val="24"/>
              </w:rPr>
            </w:pPr>
            <w:del w:id="586" w:author="Michael Decker" w:date="2020-04-01T19:00:00Z">
              <w:r w:rsidRPr="002248ED" w:rsidDel="005274B0">
                <w:rPr>
                  <w:rFonts w:cs="Times New Roman"/>
                  <w:b/>
                  <w:bCs/>
                  <w:szCs w:val="24"/>
                </w:rPr>
                <w:delText>\r</w:delText>
              </w:r>
            </w:del>
          </w:p>
        </w:tc>
        <w:tc>
          <w:tcPr>
            <w:tcW w:w="936" w:type="dxa"/>
          </w:tcPr>
          <w:p w14:paraId="3338CD6D" w14:textId="1BCCADD5" w:rsidR="00524C09" w:rsidRPr="002248ED" w:rsidDel="005274B0" w:rsidRDefault="00524C09" w:rsidP="002E5B0C">
            <w:pPr>
              <w:ind w:firstLine="0"/>
              <w:jc w:val="center"/>
              <w:rPr>
                <w:del w:id="587" w:author="Michael Decker" w:date="2020-04-01T19:00:00Z"/>
                <w:rFonts w:cs="Times New Roman"/>
                <w:b/>
                <w:bCs/>
                <w:szCs w:val="24"/>
              </w:rPr>
            </w:pPr>
            <w:del w:id="588" w:author="Michael Decker" w:date="2020-04-01T19:00:00Z">
              <w:r w:rsidRPr="002248ED" w:rsidDel="005274B0">
                <w:rPr>
                  <w:rFonts w:cs="Times New Roman"/>
                  <w:b/>
                  <w:bCs/>
                  <w:szCs w:val="24"/>
                </w:rPr>
                <w:delText>\b</w:delText>
              </w:r>
            </w:del>
          </w:p>
        </w:tc>
        <w:tc>
          <w:tcPr>
            <w:tcW w:w="1295" w:type="dxa"/>
          </w:tcPr>
          <w:p w14:paraId="252D90C3" w14:textId="1E82C45E" w:rsidR="00524C09" w:rsidRPr="002248ED" w:rsidDel="005274B0" w:rsidRDefault="00524C09" w:rsidP="002E5B0C">
            <w:pPr>
              <w:ind w:firstLine="0"/>
              <w:jc w:val="center"/>
              <w:rPr>
                <w:del w:id="589" w:author="Michael Decker" w:date="2020-04-01T19:00:00Z"/>
                <w:rFonts w:cs="Times New Roman"/>
                <w:b/>
                <w:bCs/>
                <w:szCs w:val="24"/>
              </w:rPr>
            </w:pPr>
            <w:del w:id="590" w:author="Michael Decker" w:date="2020-04-01T19:00:00Z">
              <w:r w:rsidRPr="002248ED" w:rsidDel="005274B0">
                <w:rPr>
                  <w:rFonts w:cs="Times New Roman"/>
                  <w:b/>
                  <w:bCs/>
                  <w:szCs w:val="24"/>
                </w:rPr>
                <w:delText>\v</w:delText>
              </w:r>
            </w:del>
          </w:p>
        </w:tc>
        <w:tc>
          <w:tcPr>
            <w:tcW w:w="1295" w:type="dxa"/>
          </w:tcPr>
          <w:p w14:paraId="60174B3A" w14:textId="2BFB536F" w:rsidR="00524C09" w:rsidRPr="002248ED" w:rsidDel="005274B0" w:rsidRDefault="00524C09" w:rsidP="002E5B0C">
            <w:pPr>
              <w:ind w:firstLine="0"/>
              <w:jc w:val="center"/>
              <w:rPr>
                <w:del w:id="591" w:author="Michael Decker" w:date="2020-04-01T19:00:00Z"/>
                <w:rFonts w:cs="Times New Roman"/>
                <w:b/>
                <w:bCs/>
                <w:szCs w:val="24"/>
              </w:rPr>
            </w:pPr>
            <w:del w:id="592" w:author="Michael Decker" w:date="2020-04-01T19:00:00Z">
              <w:r w:rsidRPr="002248ED" w:rsidDel="005274B0">
                <w:rPr>
                  <w:rFonts w:cs="Times New Roman"/>
                  <w:b/>
                  <w:bCs/>
                  <w:szCs w:val="24"/>
                </w:rPr>
                <w:delText>\0</w:delText>
              </w:r>
            </w:del>
          </w:p>
        </w:tc>
        <w:tc>
          <w:tcPr>
            <w:tcW w:w="1295" w:type="dxa"/>
          </w:tcPr>
          <w:p w14:paraId="78ADC75C" w14:textId="529F040A" w:rsidR="00524C09" w:rsidRPr="002248ED" w:rsidDel="005274B0" w:rsidRDefault="00524C09" w:rsidP="002E5B0C">
            <w:pPr>
              <w:ind w:firstLine="0"/>
              <w:jc w:val="center"/>
              <w:rPr>
                <w:del w:id="593" w:author="Michael Decker" w:date="2020-04-01T19:00:00Z"/>
                <w:rFonts w:cs="Times New Roman"/>
                <w:b/>
                <w:bCs/>
                <w:szCs w:val="24"/>
              </w:rPr>
            </w:pPr>
            <w:del w:id="594" w:author="Michael Decker" w:date="2020-04-01T19:00:00Z">
              <w:r w:rsidRPr="002248ED" w:rsidDel="005274B0">
                <w:rPr>
                  <w:rFonts w:cs="Times New Roman"/>
                  <w:b/>
                  <w:bCs/>
                  <w:szCs w:val="24"/>
                </w:rPr>
                <w:delText>unk</w:delText>
              </w:r>
            </w:del>
          </w:p>
        </w:tc>
        <w:tc>
          <w:tcPr>
            <w:tcW w:w="1295" w:type="dxa"/>
          </w:tcPr>
          <w:p w14:paraId="3DC605B7" w14:textId="396ACB86" w:rsidR="00524C09" w:rsidRPr="002248ED" w:rsidDel="005274B0" w:rsidRDefault="00524C09" w:rsidP="002E5B0C">
            <w:pPr>
              <w:jc w:val="center"/>
              <w:rPr>
                <w:del w:id="595" w:author="Michael Decker" w:date="2020-04-01T19:00:00Z"/>
                <w:rFonts w:cs="Times New Roman"/>
                <w:szCs w:val="24"/>
              </w:rPr>
            </w:pPr>
          </w:p>
        </w:tc>
        <w:tc>
          <w:tcPr>
            <w:tcW w:w="1295" w:type="dxa"/>
          </w:tcPr>
          <w:p w14:paraId="70D60988" w14:textId="510EAFFE" w:rsidR="00524C09" w:rsidRPr="002248ED" w:rsidDel="005274B0" w:rsidRDefault="00524C09" w:rsidP="002E5B0C">
            <w:pPr>
              <w:jc w:val="center"/>
              <w:rPr>
                <w:del w:id="596" w:author="Michael Decker" w:date="2020-04-01T19:00:00Z"/>
                <w:rFonts w:cs="Times New Roman"/>
                <w:szCs w:val="24"/>
              </w:rPr>
            </w:pPr>
          </w:p>
        </w:tc>
        <w:tc>
          <w:tcPr>
            <w:tcW w:w="1295" w:type="dxa"/>
          </w:tcPr>
          <w:p w14:paraId="5E388E41" w14:textId="3B8274B9" w:rsidR="00524C09" w:rsidRPr="002248ED" w:rsidDel="005274B0" w:rsidRDefault="00524C09" w:rsidP="002E5B0C">
            <w:pPr>
              <w:jc w:val="center"/>
              <w:rPr>
                <w:del w:id="597" w:author="Michael Decker" w:date="2020-04-01T19:00:00Z"/>
                <w:rFonts w:cs="Times New Roman"/>
                <w:szCs w:val="24"/>
              </w:rPr>
            </w:pPr>
          </w:p>
        </w:tc>
      </w:tr>
      <w:tr w:rsidR="00524C09" w:rsidRPr="002248ED" w:rsidDel="005274B0" w14:paraId="30CBBB91" w14:textId="734BC49E" w:rsidTr="000E69C1">
        <w:trPr>
          <w:del w:id="598" w:author="Michael Decker" w:date="2020-04-01T19:00:00Z"/>
        </w:trPr>
        <w:tc>
          <w:tcPr>
            <w:tcW w:w="1294" w:type="dxa"/>
          </w:tcPr>
          <w:p w14:paraId="492CE604" w14:textId="7AFC3E74" w:rsidR="00524C09" w:rsidRPr="002248ED" w:rsidDel="005274B0" w:rsidRDefault="00582B25" w:rsidP="002E5B0C">
            <w:pPr>
              <w:ind w:firstLine="0"/>
              <w:rPr>
                <w:del w:id="599" w:author="Michael Decker" w:date="2020-04-01T19:00:00Z"/>
                <w:rFonts w:cs="Times New Roman"/>
                <w:szCs w:val="24"/>
              </w:rPr>
            </w:pPr>
            <w:del w:id="600" w:author="Michael Decker" w:date="2020-04-01T19:00:00Z">
              <w:r w:rsidRPr="002248ED" w:rsidDel="005274B0">
                <w:rPr>
                  <w:rFonts w:cs="Times New Roman"/>
                  <w:i/>
                  <w:iCs/>
                  <w:szCs w:val="24"/>
                </w:rPr>
                <w:delText>0.0208</w:delText>
              </w:r>
            </w:del>
          </w:p>
        </w:tc>
        <w:tc>
          <w:tcPr>
            <w:tcW w:w="1295" w:type="dxa"/>
          </w:tcPr>
          <w:p w14:paraId="5A80F3F4" w14:textId="0303CF69" w:rsidR="00524C09" w:rsidRPr="002248ED" w:rsidDel="005274B0" w:rsidRDefault="00582B25" w:rsidP="002E5B0C">
            <w:pPr>
              <w:ind w:firstLine="0"/>
              <w:rPr>
                <w:del w:id="601" w:author="Michael Decker" w:date="2020-04-01T19:00:00Z"/>
                <w:rFonts w:cs="Times New Roman"/>
                <w:szCs w:val="24"/>
              </w:rPr>
            </w:pPr>
            <w:del w:id="602" w:author="Michael Decker" w:date="2020-04-01T19:00:00Z">
              <w:r w:rsidRPr="002248ED" w:rsidDel="005274B0">
                <w:rPr>
                  <w:rFonts w:cs="Times New Roman"/>
                  <w:szCs w:val="24"/>
                </w:rPr>
                <w:delText>0</w:delText>
              </w:r>
            </w:del>
          </w:p>
        </w:tc>
        <w:tc>
          <w:tcPr>
            <w:tcW w:w="935" w:type="dxa"/>
          </w:tcPr>
          <w:p w14:paraId="201BC2F1" w14:textId="4B2B264A" w:rsidR="00524C09" w:rsidRPr="002248ED" w:rsidDel="005274B0" w:rsidRDefault="00582B25" w:rsidP="002E5B0C">
            <w:pPr>
              <w:ind w:firstLine="0"/>
              <w:rPr>
                <w:del w:id="603" w:author="Michael Decker" w:date="2020-04-01T19:00:00Z"/>
                <w:rFonts w:cs="Times New Roman"/>
                <w:szCs w:val="24"/>
              </w:rPr>
            </w:pPr>
            <w:del w:id="604" w:author="Michael Decker" w:date="2020-04-01T19:00:00Z">
              <w:r w:rsidRPr="002248ED" w:rsidDel="005274B0">
                <w:rPr>
                  <w:rFonts w:cs="Times New Roman"/>
                  <w:szCs w:val="24"/>
                </w:rPr>
                <w:delText>0</w:delText>
              </w:r>
            </w:del>
          </w:p>
        </w:tc>
        <w:tc>
          <w:tcPr>
            <w:tcW w:w="936" w:type="dxa"/>
          </w:tcPr>
          <w:p w14:paraId="64124F38" w14:textId="3C077E42" w:rsidR="00524C09" w:rsidRPr="002248ED" w:rsidDel="005274B0" w:rsidRDefault="00582B25" w:rsidP="002E5B0C">
            <w:pPr>
              <w:ind w:firstLine="0"/>
              <w:rPr>
                <w:del w:id="605" w:author="Michael Decker" w:date="2020-04-01T19:00:00Z"/>
                <w:rFonts w:cs="Times New Roman"/>
                <w:szCs w:val="24"/>
              </w:rPr>
            </w:pPr>
            <w:del w:id="606" w:author="Michael Decker" w:date="2020-04-01T19:00:00Z">
              <w:r w:rsidRPr="002248ED" w:rsidDel="005274B0">
                <w:rPr>
                  <w:rFonts w:cs="Times New Roman"/>
                  <w:szCs w:val="24"/>
                </w:rPr>
                <w:delText>0</w:delText>
              </w:r>
            </w:del>
          </w:p>
        </w:tc>
        <w:tc>
          <w:tcPr>
            <w:tcW w:w="1295" w:type="dxa"/>
          </w:tcPr>
          <w:p w14:paraId="2D7615F9" w14:textId="7BA19A69" w:rsidR="00524C09" w:rsidRPr="002248ED" w:rsidDel="005274B0" w:rsidRDefault="00582B25" w:rsidP="002E5B0C">
            <w:pPr>
              <w:ind w:firstLine="0"/>
              <w:rPr>
                <w:del w:id="607" w:author="Michael Decker" w:date="2020-04-01T19:00:00Z"/>
                <w:rFonts w:cs="Times New Roman"/>
                <w:szCs w:val="24"/>
              </w:rPr>
            </w:pPr>
            <w:del w:id="608" w:author="Michael Decker" w:date="2020-04-01T19:00:00Z">
              <w:r w:rsidRPr="002248ED" w:rsidDel="005274B0">
                <w:rPr>
                  <w:rFonts w:cs="Times New Roman"/>
                  <w:szCs w:val="24"/>
                </w:rPr>
                <w:delText>0</w:delText>
              </w:r>
            </w:del>
          </w:p>
        </w:tc>
        <w:tc>
          <w:tcPr>
            <w:tcW w:w="1295" w:type="dxa"/>
          </w:tcPr>
          <w:p w14:paraId="2635CA40" w14:textId="7BA804E0" w:rsidR="00524C09" w:rsidRPr="002248ED" w:rsidDel="005274B0" w:rsidRDefault="00582B25" w:rsidP="002E5B0C">
            <w:pPr>
              <w:ind w:firstLine="0"/>
              <w:rPr>
                <w:del w:id="609" w:author="Michael Decker" w:date="2020-04-01T19:00:00Z"/>
                <w:rFonts w:cs="Times New Roman"/>
                <w:szCs w:val="24"/>
              </w:rPr>
            </w:pPr>
            <w:del w:id="610" w:author="Michael Decker" w:date="2020-04-01T19:00:00Z">
              <w:r w:rsidRPr="002248ED" w:rsidDel="005274B0">
                <w:rPr>
                  <w:rFonts w:cs="Times New Roman"/>
                  <w:szCs w:val="24"/>
                </w:rPr>
                <w:delText>0</w:delText>
              </w:r>
            </w:del>
          </w:p>
        </w:tc>
        <w:tc>
          <w:tcPr>
            <w:tcW w:w="1295" w:type="dxa"/>
          </w:tcPr>
          <w:p w14:paraId="789CB617" w14:textId="7EFAAF79" w:rsidR="00524C09" w:rsidRPr="002248ED" w:rsidDel="005274B0" w:rsidRDefault="00582B25" w:rsidP="002E5B0C">
            <w:pPr>
              <w:ind w:firstLine="0"/>
              <w:rPr>
                <w:del w:id="611" w:author="Michael Decker" w:date="2020-04-01T19:00:00Z"/>
                <w:rFonts w:cs="Times New Roman"/>
                <w:szCs w:val="24"/>
              </w:rPr>
            </w:pPr>
            <w:del w:id="612" w:author="Michael Decker" w:date="2020-04-01T19:00:00Z">
              <w:r w:rsidRPr="002248ED" w:rsidDel="005274B0">
                <w:rPr>
                  <w:rFonts w:cs="Times New Roman"/>
                  <w:szCs w:val="24"/>
                </w:rPr>
                <w:delText>0</w:delText>
              </w:r>
            </w:del>
          </w:p>
        </w:tc>
        <w:tc>
          <w:tcPr>
            <w:tcW w:w="1295" w:type="dxa"/>
          </w:tcPr>
          <w:p w14:paraId="2F027D14" w14:textId="722ABA1A" w:rsidR="00524C09" w:rsidRPr="002248ED" w:rsidDel="005274B0" w:rsidRDefault="00524C09" w:rsidP="000E69C1">
            <w:pPr>
              <w:rPr>
                <w:del w:id="613" w:author="Michael Decker" w:date="2020-04-01T19:00:00Z"/>
                <w:rFonts w:cs="Times New Roman"/>
                <w:szCs w:val="24"/>
              </w:rPr>
            </w:pPr>
          </w:p>
        </w:tc>
        <w:tc>
          <w:tcPr>
            <w:tcW w:w="1295" w:type="dxa"/>
          </w:tcPr>
          <w:p w14:paraId="0D853153" w14:textId="6C326F1A" w:rsidR="00524C09" w:rsidRPr="002248ED" w:rsidDel="005274B0" w:rsidRDefault="00524C09" w:rsidP="000E69C1">
            <w:pPr>
              <w:rPr>
                <w:del w:id="614" w:author="Michael Decker" w:date="2020-04-01T19:00:00Z"/>
                <w:rFonts w:cs="Times New Roman"/>
                <w:szCs w:val="24"/>
              </w:rPr>
            </w:pPr>
          </w:p>
        </w:tc>
        <w:tc>
          <w:tcPr>
            <w:tcW w:w="1295" w:type="dxa"/>
          </w:tcPr>
          <w:p w14:paraId="49C1F473" w14:textId="65DD3BCB" w:rsidR="00524C09" w:rsidRPr="002248ED" w:rsidDel="005274B0" w:rsidRDefault="00524C09" w:rsidP="000E69C1">
            <w:pPr>
              <w:rPr>
                <w:del w:id="615" w:author="Michael Decker" w:date="2020-04-01T19:00:00Z"/>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w:t>
      </w:r>
      <w:commentRangeStart w:id="616"/>
      <w:r w:rsidRPr="002248ED">
        <w:rPr>
          <w:rFonts w:cs="Times New Roman"/>
          <w:szCs w:val="24"/>
        </w:rPr>
        <w:t xml:space="preserve">250 lines of true comments and 250 </w:t>
      </w:r>
      <w:commentRangeEnd w:id="616"/>
      <w:r w:rsidR="002C5BC0">
        <w:rPr>
          <w:rStyle w:val="CommentReference"/>
        </w:rPr>
        <w:commentReference w:id="616"/>
      </w:r>
      <w:commentRangeStart w:id="617"/>
      <w:r w:rsidRPr="002248ED">
        <w:rPr>
          <w:rFonts w:cs="Times New Roman"/>
          <w:szCs w:val="24"/>
        </w:rPr>
        <w:t xml:space="preserve">lines of </w:t>
      </w:r>
      <w:r w:rsidR="00AF19A8">
        <w:rPr>
          <w:rFonts w:cs="Times New Roman"/>
          <w:szCs w:val="24"/>
        </w:rPr>
        <w:t>commented-out code</w:t>
      </w:r>
      <w:r w:rsidRPr="002248ED">
        <w:rPr>
          <w:rFonts w:cs="Times New Roman"/>
          <w:szCs w:val="24"/>
        </w:rPr>
        <w:t xml:space="preserve"> to prevent a training bias based on a dominate class and then </w:t>
      </w:r>
      <w:commentRangeEnd w:id="617"/>
      <w:r w:rsidR="00FC1D04">
        <w:rPr>
          <w:rStyle w:val="CommentReference"/>
        </w:rPr>
        <w:commentReference w:id="617"/>
      </w:r>
      <w:r w:rsidRPr="002248ED">
        <w:rPr>
          <w:rFonts w:cs="Times New Roman"/>
          <w:szCs w:val="24"/>
        </w:rPr>
        <w:t xml:space="preserve">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373213E4" w:rsidR="004E5433" w:rsidRPr="002248ED" w:rsidRDefault="004E5433" w:rsidP="004E5433">
      <w:pPr>
        <w:rPr>
          <w:rFonts w:cs="Times New Roman"/>
          <w:szCs w:val="24"/>
        </w:rPr>
      </w:pPr>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ins w:id="618" w:author="Michael Decker" w:date="2020-04-01T19:18:00Z">
        <w:r w:rsidR="00FC1D04" w:rsidRPr="00AA6716">
          <w:rPr>
            <w:szCs w:val="24"/>
          </w:rPr>
          <w:t xml:space="preserve">TABLE </w:t>
        </w:r>
        <w:r w:rsidR="00FC1D04">
          <w:rPr>
            <w:noProof/>
            <w:szCs w:val="24"/>
          </w:rPr>
          <w:t>12</w:t>
        </w:r>
      </w:ins>
      <w:del w:id="619" w:author="Michael Decker" w:date="2020-04-01T19:18:00Z">
        <w:r w:rsidR="005B4A69" w:rsidRPr="00AA6716" w:rsidDel="00FC1D04">
          <w:rPr>
            <w:szCs w:val="24"/>
          </w:rPr>
          <w:delText xml:space="preserve">TABLE </w:delText>
        </w:r>
        <w:r w:rsidR="005B4A69" w:rsidDel="00FC1D04">
          <w:rPr>
            <w:noProof/>
            <w:szCs w:val="24"/>
          </w:rPr>
          <w:delText>1</w:delText>
        </w:r>
        <w:r w:rsidR="005B4A69" w:rsidDel="00FC1D04">
          <w:rPr>
            <w:noProof/>
            <w:szCs w:val="24"/>
          </w:rPr>
          <w:delText>1</w:delText>
        </w:r>
      </w:del>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620" w:name="_Ref35357782"/>
      <w:bookmarkStart w:id="621" w:name="_Ref32772875"/>
      <w:bookmarkStart w:id="622"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620"/>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621"/>
      <w:bookmarkEnd w:id="62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4F1ADCD4" w14:textId="77777777" w:rsidR="00FC1D04" w:rsidRDefault="00FC1D04">
      <w:pPr>
        <w:rPr>
          <w:ins w:id="623" w:author="Michael Decker" w:date="2020-04-01T19:18:00Z"/>
          <w:rFonts w:cs="Times New Roman"/>
          <w:szCs w:val="24"/>
        </w:rPr>
      </w:pPr>
      <w:commentRangeStart w:id="624"/>
      <w:commentRangeEnd w:id="624"/>
      <w:r>
        <w:rPr>
          <w:rStyle w:val="CommentReference"/>
        </w:rPr>
        <w:lastRenderedPageBreak/>
        <w:commentReference w:id="624"/>
      </w:r>
    </w:p>
    <w:p w14:paraId="6ADA4511" w14:textId="47DB9CCA" w:rsidR="00771447" w:rsidRDefault="00771447">
      <w:pPr>
        <w:rPr>
          <w:rFonts w:cs="Times New Roman"/>
          <w:szCs w:val="24"/>
        </w:rPr>
      </w:pPr>
      <w:r>
        <w:rPr>
          <w:rFonts w:cs="Times New Roman"/>
          <w:szCs w:val="24"/>
        </w:rPr>
        <w:t xml:space="preserve">After verifying that our tool works, the next step was to do a full analysis on a full set of </w:t>
      </w:r>
      <w:commentRangeStart w:id="625"/>
      <w:r>
        <w:rPr>
          <w:rFonts w:cs="Times New Roman"/>
          <w:szCs w:val="24"/>
        </w:rPr>
        <w:t xml:space="preserve">50 new projects. </w:t>
      </w:r>
      <w:commentRangeEnd w:id="625"/>
      <w:r w:rsidR="002C2290">
        <w:rPr>
          <w:rStyle w:val="CommentReference"/>
        </w:rPr>
        <w:commentReference w:id="625"/>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626"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626"/>
      <w:r w:rsidRPr="00740BB2">
        <w:rPr>
          <w:sz w:val="24"/>
          <w:szCs w:val="24"/>
        </w:rPr>
        <w:t xml:space="preserve">. </w:t>
      </w:r>
      <w:bookmarkStart w:id="627"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62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commentRangeStart w:id="628"/>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 The percentage of commented out code is based off the adjusted count of lines of commented-out code as part of the lines of comments. 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commentRangeEnd w:id="628"/>
      <w:r w:rsidR="00B53039">
        <w:rPr>
          <w:rStyle w:val="CommentReference"/>
        </w:rPr>
        <w:commentReference w:id="628"/>
      </w:r>
    </w:p>
    <w:p w14:paraId="56D4979D" w14:textId="3BC9AF5A" w:rsidR="00052DB5" w:rsidRPr="00740BB2" w:rsidRDefault="00052DB5" w:rsidP="00740BB2">
      <w:pPr>
        <w:pStyle w:val="Caption"/>
        <w:keepNext/>
        <w:jc w:val="center"/>
        <w:rPr>
          <w:sz w:val="24"/>
          <w:szCs w:val="24"/>
        </w:rPr>
      </w:pPr>
      <w:bookmarkStart w:id="629"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629"/>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630"/>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630"/>
            <w:r w:rsidR="005B7242">
              <w:rPr>
                <w:rStyle w:val="CommentReference"/>
              </w:rPr>
              <w:commentReference w:id="630"/>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631" w:name="_Ref32599906"/>
    </w:p>
    <w:bookmarkEnd w:id="631"/>
    <w:p w14:paraId="2107695A" w14:textId="77777777" w:rsidR="004E5433" w:rsidRPr="00B216D8" w:rsidRDefault="004E5433" w:rsidP="00904867">
      <w:pPr>
        <w:pStyle w:val="ChapterTitle"/>
      </w:pPr>
      <w:r>
        <w:t>Threats to Validity</w:t>
      </w:r>
    </w:p>
    <w:p w14:paraId="5246B550" w14:textId="69EDC904"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del w:id="632" w:author="Michael Decker" w:date="2020-04-01T19:25:00Z">
        <w:r w:rsidRPr="002248ED" w:rsidDel="00594AFC">
          <w:rPr>
            <w:rFonts w:cs="Times New Roman"/>
            <w:szCs w:val="24"/>
          </w:rPr>
          <w:delText xml:space="preserve"> </w:delText>
        </w:r>
      </w:del>
      <w:r w:rsidRPr="002248ED">
        <w:rPr>
          <w:rFonts w:cs="Times New Roman"/>
          <w:szCs w:val="24"/>
        </w:rPr>
        <w:t>both mitigate</w:t>
      </w:r>
      <w:ins w:id="633" w:author="Michael Decker" w:date="2020-04-01T19:25:00Z">
        <w:r w:rsidR="00594AFC">
          <w:rPr>
            <w:rFonts w:cs="Times New Roman"/>
            <w:szCs w:val="24"/>
          </w:rPr>
          <w:t xml:space="preserve"> in current work</w:t>
        </w:r>
      </w:ins>
      <w:r w:rsidRPr="002248ED">
        <w:rPr>
          <w:rFonts w:cs="Times New Roman"/>
          <w:szCs w:val="24"/>
        </w:rPr>
        <w:t xml:space="preserve"> and </w:t>
      </w:r>
      <w:proofErr w:type="spellStart"/>
      <w:ins w:id="634" w:author="Michael Decker" w:date="2020-04-01T19:25:00Z">
        <w:r w:rsidR="00594AFC">
          <w:rPr>
            <w:rFonts w:cs="Times New Roman"/>
            <w:szCs w:val="24"/>
          </w:rPr>
          <w:t>papnt</w:t>
        </w:r>
        <w:proofErr w:type="spellEnd"/>
        <w:r w:rsidR="00594AFC">
          <w:rPr>
            <w:rFonts w:cs="Times New Roman"/>
            <w:szCs w:val="24"/>
          </w:rPr>
          <w:t xml:space="preserve"> to </w:t>
        </w:r>
      </w:ins>
      <w:r w:rsidRPr="002248ED">
        <w:rPr>
          <w:rFonts w:cs="Times New Roman"/>
          <w:szCs w:val="24"/>
        </w:rPr>
        <w:t xml:space="preserve">eliminate in </w:t>
      </w:r>
      <w:del w:id="635" w:author="Michael Decker" w:date="2020-04-01T19:25:00Z">
        <w:r w:rsidRPr="002248ED" w:rsidDel="00594AFC">
          <w:rPr>
            <w:rFonts w:cs="Times New Roman"/>
            <w:szCs w:val="24"/>
          </w:rPr>
          <w:delText xml:space="preserve">our </w:delText>
        </w:r>
      </w:del>
      <w:r w:rsidRPr="002248ED">
        <w:rPr>
          <w:rFonts w:cs="Times New Roman"/>
          <w:szCs w:val="24"/>
        </w:rPr>
        <w:t xml:space="preserve">future </w:t>
      </w:r>
      <w:del w:id="636" w:author="Michael Decker" w:date="2020-04-01T19:26:00Z">
        <w:r w:rsidRPr="002248ED" w:rsidDel="00594AFC">
          <w:rPr>
            <w:rFonts w:cs="Times New Roman"/>
            <w:szCs w:val="24"/>
          </w:rPr>
          <w:delText>research</w:delText>
        </w:r>
      </w:del>
      <w:ins w:id="637" w:author="Michael Decker" w:date="2020-04-01T19:26:00Z">
        <w:r w:rsidR="00594AFC">
          <w:rPr>
            <w:rFonts w:cs="Times New Roman"/>
            <w:szCs w:val="24"/>
          </w:rPr>
          <w:t>studies</w:t>
        </w:r>
      </w:ins>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638" w:name="_Ref33017647"/>
      <w:r w:rsidRPr="002248ED">
        <w:t>External Validity</w:t>
      </w:r>
      <w:bookmarkEnd w:id="638"/>
    </w:p>
    <w:p w14:paraId="346153AC" w14:textId="7484DABC" w:rsidR="004E5433" w:rsidRPr="002248ED" w:rsidRDefault="004E5433" w:rsidP="007E0745">
      <w:pPr>
        <w:rPr>
          <w:rFonts w:cs="Times New Roman"/>
          <w:szCs w:val="24"/>
        </w:rPr>
      </w:pPr>
      <w:commentRangeStart w:id="639"/>
      <w:r w:rsidRPr="002248ED">
        <w:rPr>
          <w:rFonts w:cs="Times New Roman"/>
          <w:szCs w:val="24"/>
        </w:rPr>
        <w:t xml:space="preserve">The problem </w:t>
      </w:r>
      <w:commentRangeEnd w:id="639"/>
      <w:r w:rsidR="0065288C">
        <w:rPr>
          <w:rStyle w:val="CommentReference"/>
        </w:rPr>
        <w:commentReference w:id="639"/>
      </w:r>
      <w:r w:rsidRPr="002248ED">
        <w:rPr>
          <w:rFonts w:cs="Times New Roman"/>
          <w:szCs w:val="24"/>
        </w:rPr>
        <w:t>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640" w:name="_Ref33018411"/>
      <w:r w:rsidRPr="002248ED">
        <w:t xml:space="preserve">Internal </w:t>
      </w:r>
      <w:commentRangeStart w:id="641"/>
      <w:r w:rsidRPr="002248ED">
        <w:t>Validity</w:t>
      </w:r>
      <w:bookmarkEnd w:id="640"/>
      <w:commentRangeEnd w:id="641"/>
      <w:r w:rsidR="0065288C">
        <w:rPr>
          <w:rStyle w:val="CommentReference"/>
          <w:rFonts w:eastAsiaTheme="minorHAnsi" w:cstheme="minorBidi"/>
          <w:b w:val="0"/>
          <w:bCs w:val="0"/>
          <w:color w:val="auto"/>
        </w:rPr>
        <w:commentReference w:id="641"/>
      </w:r>
    </w:p>
    <w:p w14:paraId="71338248" w14:textId="4D905E3A" w:rsidR="00351DA7" w:rsidRPr="002248ED" w:rsidRDefault="004E5433" w:rsidP="004E5433">
      <w:pPr>
        <w:rPr>
          <w:rFonts w:cs="Times New Roman"/>
          <w:szCs w:val="24"/>
        </w:rPr>
      </w:pPr>
      <w:del w:id="642" w:author="Michael Decker" w:date="2020-04-01T19:26:00Z">
        <w:r w:rsidRPr="002248ED" w:rsidDel="00CE54FF">
          <w:rPr>
            <w:rFonts w:cs="Times New Roman"/>
            <w:szCs w:val="24"/>
          </w:rPr>
          <w:tab/>
        </w:r>
      </w:del>
      <w:r w:rsidRPr="002248ED">
        <w:rPr>
          <w:rFonts w:cs="Times New Roman"/>
          <w:szCs w:val="24"/>
        </w:rPr>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643" w:name="_Ref33719271"/>
    </w:p>
    <w:bookmarkEnd w:id="643"/>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644" w:name="_Ref33719289"/>
    </w:p>
    <w:bookmarkEnd w:id="644"/>
    <w:p w14:paraId="76CAE88D" w14:textId="77777777" w:rsidR="004E5433" w:rsidRPr="00347B64" w:rsidRDefault="004E5433" w:rsidP="00F357C5">
      <w:pPr>
        <w:pStyle w:val="ChapterTitle"/>
      </w:pPr>
      <w:r>
        <w:t>Conclusion</w:t>
      </w:r>
    </w:p>
    <w:p w14:paraId="500546AC" w14:textId="2916BAA5" w:rsidR="00CB706B" w:rsidRDefault="007847E1" w:rsidP="004E5433">
      <w:pPr>
        <w:rPr>
          <w:rFonts w:cs="Times New Roman"/>
          <w:szCs w:val="24"/>
        </w:rPr>
      </w:pPr>
      <w:r>
        <w:rPr>
          <w:rFonts w:cs="Times New Roman"/>
          <w:szCs w:val="24"/>
        </w:rPr>
        <w:t>The results</w:t>
      </w:r>
      <w:commentRangeStart w:id="645"/>
      <w:r>
        <w:rPr>
          <w:rFonts w:cs="Times New Roman"/>
          <w:szCs w:val="24"/>
        </w:rPr>
        <w:t xml:space="preserve">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ins w:id="646" w:author="Michael Decker" w:date="2020-04-01T19:27:00Z">
        <w:r w:rsidR="00CE54FF">
          <w:rPr>
            <w:rFonts w:cs="Times New Roman"/>
            <w:szCs w:val="24"/>
          </w:rPr>
          <w:t>t</w:t>
        </w:r>
      </w:ins>
      <w:del w:id="647" w:author="Michael Decker" w:date="2020-04-01T19:27:00Z">
        <w:r w:rsidR="0086336B" w:rsidDel="00CE54FF">
          <w:rPr>
            <w:rFonts w:cs="Times New Roman"/>
            <w:szCs w:val="24"/>
          </w:rPr>
          <w:delText>T</w:delText>
        </w:r>
      </w:del>
      <w:r w:rsidR="0086336B">
        <w:rPr>
          <w:rFonts w:cs="Times New Roman"/>
          <w:szCs w:val="24"/>
        </w:rPr>
        <w:t xml:space="preserve">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327007E2"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new information on the prevalence of commented-out code</w:t>
      </w:r>
      <w:ins w:id="648" w:author="Michael Decker" w:date="2020-04-01T19:30:00Z">
        <w:r w:rsidR="0023437C">
          <w:rPr>
            <w:rFonts w:cs="Times New Roman"/>
            <w:szCs w:val="24"/>
          </w:rPr>
          <w:t xml:space="preserve"> in open-source software</w:t>
        </w:r>
      </w:ins>
      <w:r w:rsidR="005F3211">
        <w:rPr>
          <w:rFonts w:cs="Times New Roman"/>
          <w:szCs w:val="24"/>
        </w:rPr>
        <w:t xml:space="preserve">. In addition to this we now have a fully functioning program </w:t>
      </w:r>
      <w:r w:rsidR="00740BB2">
        <w:rPr>
          <w:rFonts w:cs="Times New Roman"/>
          <w:szCs w:val="24"/>
        </w:rPr>
        <w:t xml:space="preserve">which is capable of translating XML files to the datasets that we use for our decision tree. From there we are able to determine the prevalence of commented-out code which allows </w:t>
      </w:r>
      <w:ins w:id="649" w:author="Michael Decker" w:date="2020-04-01T19:30:00Z">
        <w:r w:rsidR="0023437C">
          <w:rPr>
            <w:rFonts w:cs="Times New Roman"/>
            <w:szCs w:val="24"/>
          </w:rPr>
          <w:t xml:space="preserve">use </w:t>
        </w:r>
      </w:ins>
      <w:r w:rsidR="00740BB2">
        <w:rPr>
          <w:rFonts w:cs="Times New Roman"/>
          <w:szCs w:val="24"/>
        </w:rPr>
        <w:t>to label each line and determine the exact location of the lines of commented out code.</w:t>
      </w:r>
      <w:commentRangeEnd w:id="645"/>
      <w:r w:rsidR="0023437C">
        <w:rPr>
          <w:rStyle w:val="CommentReference"/>
        </w:rPr>
        <w:commentReference w:id="645"/>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B21A8A">
        <w:rPr>
          <w:rFonts w:cs="Times New Roman"/>
          <w:szCs w:val="24"/>
        </w:rPr>
        <w:t xml:space="preserve"> 2017. On code reuse from StackOverflow: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r>
        <w:rPr>
          <w:rFonts w:cs="Times New Roman"/>
          <w:smallCaps/>
          <w:szCs w:val="24"/>
        </w:rPr>
        <w:t>Allamanis,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r>
        <w:rPr>
          <w:rFonts w:cs="Times New Roman"/>
          <w:smallCaps/>
          <w:szCs w:val="24"/>
        </w:rPr>
        <w:t>Bacchelli, A., D’Ambros,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r>
        <w:rPr>
          <w:rFonts w:cs="Times New Roman"/>
          <w:smallCaps/>
          <w:szCs w:val="24"/>
        </w:rPr>
        <w:t>Bacchelli, A., Lanza, M., and Robbes,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r>
        <w:rPr>
          <w:rFonts w:cs="Times New Roman"/>
          <w:smallCaps/>
          <w:szCs w:val="24"/>
        </w:rPr>
        <w:t>Dolfing,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r>
        <w:rPr>
          <w:rFonts w:cs="Times New Roman"/>
          <w:smallCaps/>
          <w:szCs w:val="24"/>
        </w:rPr>
        <w:lastRenderedPageBreak/>
        <w:t>Flexra</w:t>
      </w:r>
      <w:r>
        <w:rPr>
          <w:rFonts w:cs="Times New Roman"/>
          <w:szCs w:val="24"/>
        </w:rPr>
        <w:t>. Allegation of Open Source Non-Compliance Leads to Anti-Competitive Practice Lawsuit. .</w:t>
      </w:r>
    </w:p>
    <w:p w14:paraId="1E0FBC8A" w14:textId="77777777" w:rsidR="00B21A8A" w:rsidRDefault="00B21A8A" w:rsidP="007407DF">
      <w:pPr>
        <w:pStyle w:val="Bibliography"/>
        <w:rPr>
          <w:rFonts w:cs="Times New Roman"/>
          <w:szCs w:val="24"/>
        </w:rPr>
      </w:pPr>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r>
        <w:rPr>
          <w:rFonts w:cs="Times New Roman"/>
          <w:smallCaps/>
          <w:szCs w:val="24"/>
        </w:rPr>
        <w:t>Haiduc,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r>
        <w:rPr>
          <w:rFonts w:cs="Times New Roman"/>
          <w:smallCaps/>
          <w:szCs w:val="24"/>
        </w:rPr>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r>
        <w:rPr>
          <w:rFonts w:cs="Times New Roman"/>
          <w:smallCaps/>
          <w:szCs w:val="24"/>
        </w:rPr>
        <w:t>Movshovitz-Attias,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r>
        <w:rPr>
          <w:rFonts w:cs="Times New Roman"/>
          <w:smallCaps/>
          <w:szCs w:val="24"/>
        </w:rPr>
        <w:t>Nakic-Alfirevic, T. and Durek,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r>
        <w:rPr>
          <w:rFonts w:cs="Times New Roman"/>
          <w:smallCaps/>
          <w:szCs w:val="24"/>
        </w:rPr>
        <w:t>Norvig, P.</w:t>
      </w:r>
      <w:r>
        <w:rPr>
          <w:rFonts w:cs="Times New Roman"/>
          <w:szCs w:val="24"/>
        </w:rPr>
        <w:t xml:space="preserve"> English Letter Frequency Counts: Mayzner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r>
        <w:rPr>
          <w:rFonts w:cs="Times New Roman"/>
          <w:szCs w:val="24"/>
        </w:rPr>
        <w:t>. .</w:t>
      </w:r>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r>
        <w:rPr>
          <w:rFonts w:cs="Times New Roman"/>
          <w:smallCaps/>
          <w:szCs w:val="24"/>
        </w:rPr>
        <w:t>SKLearn</w:t>
      </w:r>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r>
        <w:rPr>
          <w:rFonts w:cs="Times New Roman"/>
          <w:smallCaps/>
          <w:szCs w:val="24"/>
        </w:rPr>
        <w:t>Zaidman, A., Hamou-Lhadj, A., Greevy, O., and Rothlisberger,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 w:author="Michael Decker" w:date="2020-04-01T13:48:00Z" w:initials="MD">
    <w:p w14:paraId="6589EF6C" w14:textId="2E4860C3" w:rsidR="003C2115" w:rsidRDefault="003C2115">
      <w:pPr>
        <w:pStyle w:val="CommentText"/>
      </w:pPr>
      <w:r>
        <w:rPr>
          <w:rStyle w:val="CommentReference"/>
        </w:rPr>
        <w:annotationRef/>
      </w:r>
      <w:r>
        <w:t xml:space="preserve">How do we know </w:t>
      </w:r>
      <w:proofErr w:type="gramStart"/>
      <w:r>
        <w:t>this.</w:t>
      </w:r>
      <w:proofErr w:type="gramEnd"/>
      <w:r>
        <w:t xml:space="preserve">  Is it because of many recent cases, if so state </w:t>
      </w:r>
      <w:proofErr w:type="gramStart"/>
      <w:r>
        <w:t>that.</w:t>
      </w:r>
      <w:proofErr w:type="gramEnd"/>
      <w:r>
        <w:t xml:space="preserve">  </w:t>
      </w:r>
      <w:proofErr w:type="gramStart"/>
      <w:r>
        <w:t>This needs</w:t>
      </w:r>
      <w:proofErr w:type="gramEnd"/>
      <w:r>
        <w:t xml:space="preserve"> justified</w:t>
      </w:r>
    </w:p>
  </w:comment>
  <w:comment w:id="73" w:author="Michael Decker" w:date="2020-04-01T14:12:00Z" w:initials="MD">
    <w:p w14:paraId="05A25E25" w14:textId="7792637A" w:rsidR="00994D19" w:rsidRDefault="00994D19">
      <w:pPr>
        <w:pStyle w:val="CommentText"/>
      </w:pPr>
      <w:r>
        <w:rPr>
          <w:rStyle w:val="CommentReference"/>
        </w:rPr>
        <w:annotationRef/>
      </w:r>
      <w:r>
        <w:t>Missing open-source study</w:t>
      </w:r>
    </w:p>
  </w:comment>
  <w:comment w:id="88" w:author="Michael Decker" w:date="2020-04-01T14:58:00Z" w:initials="MD">
    <w:p w14:paraId="508BBF12" w14:textId="1F8133B8" w:rsidR="00FE56D4" w:rsidRDefault="00FE56D4">
      <w:pPr>
        <w:pStyle w:val="CommentText"/>
      </w:pPr>
      <w:r>
        <w:rPr>
          <w:rStyle w:val="CommentReference"/>
        </w:rPr>
        <w:annotationRef/>
      </w:r>
      <w:r>
        <w:t>I still have no idea what you are saying here.  It is unclear what your taxonomy provides that this does not.</w:t>
      </w:r>
    </w:p>
  </w:comment>
  <w:comment w:id="90" w:author="Michael Decker" w:date="2020-04-01T15:00:00Z" w:initials="MD">
    <w:p w14:paraId="34942D7E" w14:textId="7734D537" w:rsidR="00C602EA" w:rsidRDefault="00C602EA">
      <w:pPr>
        <w:pStyle w:val="CommentText"/>
      </w:pPr>
      <w:r>
        <w:rPr>
          <w:rStyle w:val="CommentReference"/>
        </w:rPr>
        <w:annotationRef/>
      </w:r>
      <w:r>
        <w:t xml:space="preserve">Do we go in more depth on what is or is not </w:t>
      </w:r>
      <w:proofErr w:type="spellStart"/>
      <w:r>
        <w:t>comented</w:t>
      </w:r>
      <w:proofErr w:type="spellEnd"/>
      <w:r>
        <w:t xml:space="preserve"> out code, better definition?</w:t>
      </w:r>
    </w:p>
  </w:comment>
  <w:comment w:id="102" w:author="Michael Decker" w:date="2020-03-23T18:34:00Z" w:initials="MD">
    <w:p w14:paraId="51E1CE49" w14:textId="31C33FBA" w:rsidR="00684C19" w:rsidRDefault="00684C19">
      <w:pPr>
        <w:pStyle w:val="CommentText"/>
      </w:pPr>
      <w:r>
        <w:rPr>
          <w:rStyle w:val="CommentReference"/>
        </w:rPr>
        <w:annotationRef/>
      </w:r>
      <w:proofErr w:type="spellStart"/>
      <w:r>
        <w:t>Nahla</w:t>
      </w:r>
      <w:proofErr w:type="spellEnd"/>
      <w:r>
        <w:t>, Moreno, and Hill’s work needs to be in this section.</w:t>
      </w:r>
    </w:p>
  </w:comment>
  <w:comment w:id="115" w:author="Michael Decker" w:date="2020-04-01T15:10:00Z" w:initials="MD">
    <w:p w14:paraId="5542FF88" w14:textId="48123693" w:rsidR="00130E57" w:rsidRDefault="00130E57">
      <w:pPr>
        <w:pStyle w:val="CommentText"/>
      </w:pPr>
      <w:r>
        <w:rPr>
          <w:rStyle w:val="CommentReference"/>
        </w:rPr>
        <w:annotationRef/>
      </w:r>
      <w:r>
        <w:t>???</w:t>
      </w:r>
    </w:p>
  </w:comment>
  <w:comment w:id="140" w:author="Michael Decker" w:date="2020-04-01T15:48:00Z" w:initials="MD">
    <w:p w14:paraId="5CF4E679" w14:textId="63E9D07C" w:rsidR="003B1742" w:rsidRDefault="003B1742">
      <w:pPr>
        <w:pStyle w:val="CommentText"/>
      </w:pPr>
      <w:r>
        <w:rPr>
          <w:rStyle w:val="CommentReference"/>
        </w:rPr>
        <w:annotationRef/>
      </w:r>
      <w:r>
        <w:t>????</w:t>
      </w:r>
    </w:p>
  </w:comment>
  <w:comment w:id="144" w:author="Michael Decker" w:date="2020-04-01T15:52:00Z" w:initials="MD">
    <w:p w14:paraId="43CC0D3D" w14:textId="096076F0" w:rsidR="00967444" w:rsidRDefault="00967444">
      <w:pPr>
        <w:pStyle w:val="CommentText"/>
      </w:pPr>
      <w:r>
        <w:rPr>
          <w:rStyle w:val="CommentReference"/>
        </w:rPr>
        <w:annotationRef/>
      </w:r>
      <w:r>
        <w:t xml:space="preserve">I am assuming they did not consider commented out </w:t>
      </w:r>
      <w:proofErr w:type="gramStart"/>
      <w:r>
        <w:t>code?</w:t>
      </w:r>
      <w:proofErr w:type="gramEnd"/>
      <w:r>
        <w:t xml:space="preserve">  Say that, also we can computer a more accurate density. score</w:t>
      </w:r>
    </w:p>
  </w:comment>
  <w:comment w:id="147" w:author="Michael Decker" w:date="2020-04-01T15:27:00Z" w:initials="MD">
    <w:p w14:paraId="4754413C" w14:textId="77777777" w:rsidR="008E0747" w:rsidRDefault="008E0747" w:rsidP="008E0747">
      <w:pPr>
        <w:pStyle w:val="CommentText"/>
      </w:pPr>
      <w:r>
        <w:rPr>
          <w:rStyle w:val="CommentReference"/>
        </w:rPr>
        <w:annotationRef/>
      </w:r>
      <w:r>
        <w:t>????</w:t>
      </w:r>
    </w:p>
  </w:comment>
  <w:comment w:id="150" w:author="Michael Decker" w:date="2020-04-01T15:56:00Z" w:initials="MD">
    <w:p w14:paraId="7DEB3F28" w14:textId="4231A069" w:rsidR="00AD66F6" w:rsidRDefault="00AD66F6">
      <w:pPr>
        <w:pStyle w:val="CommentText"/>
      </w:pPr>
      <w:r>
        <w:rPr>
          <w:rStyle w:val="CommentReference"/>
        </w:rPr>
        <w:annotationRef/>
      </w:r>
      <w:r>
        <w:t>Need broken up or punctuation added</w:t>
      </w:r>
    </w:p>
  </w:comment>
  <w:comment w:id="168" w:author="Michael Decker" w:date="2020-04-01T16:02:00Z" w:initials="MD">
    <w:p w14:paraId="5D269394" w14:textId="33A32257" w:rsidR="00392692" w:rsidRDefault="00392692">
      <w:pPr>
        <w:pStyle w:val="CommentText"/>
      </w:pPr>
      <w:r>
        <w:rPr>
          <w:rStyle w:val="CommentReference"/>
        </w:rPr>
        <w:annotationRef/>
      </w:r>
      <w:r>
        <w:t>Finish</w:t>
      </w:r>
    </w:p>
  </w:comment>
  <w:comment w:id="174" w:author="Michael Decker" w:date="2020-04-01T16:06:00Z" w:initials="MD">
    <w:p w14:paraId="73F93022" w14:textId="193376CC" w:rsidR="00E74655" w:rsidRDefault="00E74655">
      <w:pPr>
        <w:pStyle w:val="CommentText"/>
      </w:pPr>
      <w:r>
        <w:rPr>
          <w:rStyle w:val="CommentReference"/>
        </w:rPr>
        <w:annotationRef/>
      </w:r>
      <w:r>
        <w:t>Copy text from later parts to fill in blank spaces.  Pages shoul</w:t>
      </w:r>
      <w:r w:rsidR="004609FE">
        <w:t>d b</w:t>
      </w:r>
      <w:r>
        <w:t>e full except last page of chapter</w:t>
      </w:r>
      <w:r w:rsidR="004609FE">
        <w:t xml:space="preserve"> and the ones with tables</w:t>
      </w:r>
    </w:p>
  </w:comment>
  <w:comment w:id="195" w:author="Michael Decker" w:date="2020-04-01T16:28:00Z" w:initials="MD">
    <w:p w14:paraId="165CAB33" w14:textId="75416841" w:rsidR="00E258EF" w:rsidRDefault="00E258EF">
      <w:pPr>
        <w:pStyle w:val="CommentText"/>
      </w:pPr>
      <w:r>
        <w:rPr>
          <w:rStyle w:val="CommentReference"/>
        </w:rPr>
        <w:annotationRef/>
      </w:r>
      <w:r>
        <w:t>Explain the comment I added to the example</w:t>
      </w:r>
    </w:p>
  </w:comment>
  <w:comment w:id="223" w:author="Michael Decker" w:date="2020-04-01T17:00:00Z" w:initials="MD">
    <w:p w14:paraId="404985CB" w14:textId="7F314797" w:rsidR="0079307F" w:rsidRDefault="0079307F">
      <w:pPr>
        <w:pStyle w:val="CommentText"/>
      </w:pPr>
      <w:r>
        <w:rPr>
          <w:rStyle w:val="CommentReference"/>
        </w:rPr>
        <w:annotationRef/>
      </w:r>
      <w:r>
        <w:t>Add root tag to example and explain</w:t>
      </w:r>
    </w:p>
  </w:comment>
  <w:comment w:id="234" w:author="Michael Decker" w:date="2020-04-01T18:20:00Z" w:initials="MD">
    <w:p w14:paraId="6CE53A93" w14:textId="1F6DFCD7" w:rsidR="00932AB7" w:rsidRDefault="00932AB7">
      <w:pPr>
        <w:pStyle w:val="CommentText"/>
      </w:pPr>
      <w:r>
        <w:rPr>
          <w:rStyle w:val="CommentReference"/>
        </w:rPr>
        <w:annotationRef/>
      </w:r>
      <w:r>
        <w:t>Fix so what you did</w:t>
      </w:r>
    </w:p>
  </w:comment>
  <w:comment w:id="244" w:author="Michael Decker" w:date="2020-04-01T17:09:00Z" w:initials="MD">
    <w:p w14:paraId="6C4A4011" w14:textId="6DBC8276" w:rsidR="00A03517" w:rsidRDefault="00A03517">
      <w:pPr>
        <w:pStyle w:val="CommentText"/>
      </w:pPr>
      <w:r>
        <w:rPr>
          <w:rStyle w:val="CommentReference"/>
        </w:rPr>
        <w:annotationRef/>
      </w:r>
      <w:r>
        <w:t>Fill this page</w:t>
      </w:r>
    </w:p>
  </w:comment>
  <w:comment w:id="248" w:author="Michael Decker" w:date="2020-04-01T18:12:00Z" w:initials="MD">
    <w:p w14:paraId="44E8D5EA" w14:textId="13376848" w:rsidR="00602557" w:rsidRDefault="00602557">
      <w:pPr>
        <w:pStyle w:val="CommentText"/>
      </w:pPr>
      <w:r>
        <w:rPr>
          <w:rStyle w:val="CommentReference"/>
        </w:rPr>
        <w:annotationRef/>
      </w:r>
      <w:r>
        <w:t>Should this be blank?</w:t>
      </w:r>
    </w:p>
  </w:comment>
  <w:comment w:id="268" w:author="Michael Decker" w:date="2020-04-01T17:21:00Z" w:initials="MD">
    <w:p w14:paraId="59996E4A" w14:textId="09C156FB" w:rsidR="009D2E46" w:rsidRDefault="009D2E46">
      <w:pPr>
        <w:pStyle w:val="CommentText"/>
      </w:pPr>
      <w:r>
        <w:rPr>
          <w:rStyle w:val="CommentReference"/>
        </w:rPr>
        <w:annotationRef/>
      </w:r>
      <w:r>
        <w:t>Did you look and see if this was true?</w:t>
      </w:r>
    </w:p>
  </w:comment>
  <w:comment w:id="296" w:author="Michael Decker" w:date="2020-04-01T17:24:00Z" w:initials="MD">
    <w:p w14:paraId="301FBD92" w14:textId="64EDC203" w:rsidR="001E21F0" w:rsidRDefault="001E21F0">
      <w:pPr>
        <w:pStyle w:val="CommentText"/>
      </w:pPr>
      <w:r>
        <w:rPr>
          <w:rStyle w:val="CommentReference"/>
        </w:rPr>
        <w:annotationRef/>
      </w:r>
      <w:r>
        <w:t xml:space="preserve">Is this still here, if not </w:t>
      </w:r>
      <w:proofErr w:type="gramStart"/>
      <w:r>
        <w:t>delete</w:t>
      </w:r>
      <w:proofErr w:type="gramEnd"/>
    </w:p>
  </w:comment>
  <w:comment w:id="300" w:author="Michael Decker" w:date="2020-04-01T17:25:00Z" w:initials="MD">
    <w:p w14:paraId="1B37E022" w14:textId="38819FF8" w:rsidR="0015388F" w:rsidRDefault="0015388F">
      <w:pPr>
        <w:pStyle w:val="CommentText"/>
      </w:pPr>
      <w:r>
        <w:rPr>
          <w:rStyle w:val="CommentReference"/>
        </w:rPr>
        <w:annotationRef/>
      </w:r>
      <w:r>
        <w:t>They default parse as C.</w:t>
      </w:r>
    </w:p>
  </w:comment>
  <w:comment w:id="308" w:author="Michael Decker" w:date="2020-04-01T17:28:00Z" w:initials="MD">
    <w:p w14:paraId="51756E7C" w14:textId="77777777" w:rsidR="0033281B" w:rsidRDefault="0033281B">
      <w:pPr>
        <w:pStyle w:val="CommentText"/>
      </w:pPr>
      <w:r>
        <w:rPr>
          <w:rStyle w:val="CommentReference"/>
        </w:rPr>
        <w:annotationRef/>
      </w:r>
      <w:r>
        <w:t>Put totals in.</w:t>
      </w:r>
    </w:p>
    <w:p w14:paraId="2E57F300" w14:textId="77777777" w:rsidR="0033281B" w:rsidRDefault="0033281B">
      <w:pPr>
        <w:pStyle w:val="CommentText"/>
      </w:pPr>
    </w:p>
    <w:p w14:paraId="47B32955" w14:textId="69432105" w:rsidR="0033281B" w:rsidRDefault="0033281B">
      <w:pPr>
        <w:pStyle w:val="CommentText"/>
      </w:pPr>
      <w:r>
        <w:t>I want percent.  What percent are commented out code.  What percent of comments are line block/</w:t>
      </w:r>
      <w:proofErr w:type="spellStart"/>
      <w:r>
        <w:t>Doxygen</w:t>
      </w:r>
      <w:proofErr w:type="spellEnd"/>
      <w:r>
        <w:t>/</w:t>
      </w:r>
      <w:proofErr w:type="gramStart"/>
      <w:r w:rsidR="00A14537">
        <w:t>Javadoc</w:t>
      </w:r>
      <w:proofErr w:type="gramEnd"/>
    </w:p>
    <w:p w14:paraId="4B793330" w14:textId="77777777" w:rsidR="00A14537" w:rsidRDefault="00A14537">
      <w:pPr>
        <w:pStyle w:val="CommentText"/>
      </w:pPr>
    </w:p>
    <w:p w14:paraId="5D58FEE5" w14:textId="761A9763" w:rsidR="00A14537" w:rsidRDefault="00A14537">
      <w:pPr>
        <w:pStyle w:val="CommentText"/>
      </w:pPr>
      <w:r>
        <w:t xml:space="preserve">You need a list of all 80 projects and information on them. Where they can be found, </w:t>
      </w:r>
      <w:r w:rsidR="00D832AE">
        <w:t xml:space="preserve">language, </w:t>
      </w:r>
      <w:r>
        <w:t>how many loc, and how many comments total and how many comments that are in the gold set</w:t>
      </w:r>
      <w:r w:rsidR="00D832AE">
        <w:t xml:space="preserve"> from that project</w:t>
      </w:r>
      <w:r>
        <w:t>.</w:t>
      </w:r>
      <w:r w:rsidR="00D832AE">
        <w:t xml:space="preserve">  </w:t>
      </w:r>
    </w:p>
    <w:p w14:paraId="7EFA6EEA" w14:textId="77777777" w:rsidR="00D832AE" w:rsidRDefault="00D832AE">
      <w:pPr>
        <w:pStyle w:val="CommentText"/>
      </w:pPr>
    </w:p>
    <w:p w14:paraId="469D9B0A" w14:textId="5BDD6C4C" w:rsidR="00D832AE" w:rsidRDefault="00D832AE">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331" w:author="Michael Decker" w:date="2020-04-01T17:45:00Z" w:initials="MD">
    <w:p w14:paraId="076B20A4" w14:textId="2B9564D4" w:rsidR="00EF24F3" w:rsidRDefault="00EF24F3">
      <w:pPr>
        <w:pStyle w:val="CommentText"/>
      </w:pPr>
      <w:r>
        <w:rPr>
          <w:rStyle w:val="CommentReference"/>
        </w:rPr>
        <w:annotationRef/>
      </w:r>
      <w:r>
        <w:t>You need x axis labels</w:t>
      </w:r>
    </w:p>
  </w:comment>
  <w:comment w:id="338" w:author="Michael Decker" w:date="2020-04-01T17:50:00Z" w:initials="MD">
    <w:p w14:paraId="54E1C929" w14:textId="3ACF9F65" w:rsidR="00351358" w:rsidRDefault="00351358">
      <w:pPr>
        <w:pStyle w:val="CommentText"/>
      </w:pPr>
      <w:r>
        <w:rPr>
          <w:rStyle w:val="CommentReference"/>
        </w:rPr>
        <w:annotationRef/>
      </w:r>
      <w:r>
        <w:t>Make a table.  Columns: Character, Count, Frequency</w:t>
      </w:r>
    </w:p>
    <w:p w14:paraId="0A193CA7" w14:textId="77777777" w:rsidR="00351358" w:rsidRDefault="00351358">
      <w:pPr>
        <w:pStyle w:val="CommentText"/>
      </w:pPr>
    </w:p>
    <w:p w14:paraId="472B8F72" w14:textId="75F6000F" w:rsidR="00351358" w:rsidRDefault="00351358">
      <w:pPr>
        <w:pStyle w:val="CommentText"/>
      </w:pPr>
      <w:r>
        <w:t xml:space="preserve">Each line gets its own frequency </w:t>
      </w:r>
      <w:proofErr w:type="gramStart"/>
      <w:r>
        <w:t>distribution?</w:t>
      </w:r>
      <w:proofErr w:type="gramEnd"/>
      <w:r>
        <w:t xml:space="preserve">  </w:t>
      </w:r>
      <w:proofErr w:type="gramStart"/>
      <w:r>
        <w:t>This needs</w:t>
      </w:r>
      <w:proofErr w:type="gramEnd"/>
      <w:r>
        <w:t xml:space="preserve"> stated.</w:t>
      </w:r>
    </w:p>
  </w:comment>
  <w:comment w:id="386" w:author="Michael Decker" w:date="2020-04-01T18:03:00Z" w:initials="MD">
    <w:p w14:paraId="46644998" w14:textId="07D39D3B" w:rsidR="00371E39" w:rsidRDefault="00371E39">
      <w:pPr>
        <w:pStyle w:val="CommentText"/>
      </w:pPr>
      <w:r>
        <w:rPr>
          <w:rStyle w:val="CommentReference"/>
        </w:rPr>
        <w:annotationRef/>
      </w:r>
      <w:r>
        <w:t>Node?</w:t>
      </w:r>
    </w:p>
  </w:comment>
  <w:comment w:id="391" w:author="Michael Decker" w:date="2020-04-01T18:45:00Z" w:initials="MD">
    <w:p w14:paraId="65622E48" w14:textId="171D9E0E" w:rsidR="003E2447" w:rsidRDefault="003E2447">
      <w:pPr>
        <w:pStyle w:val="CommentText"/>
      </w:pPr>
      <w:r>
        <w:rPr>
          <w:rStyle w:val="CommentReference"/>
        </w:rPr>
        <w:annotationRef/>
      </w:r>
      <w:r>
        <w:t>This seems wrong and does not fit with rest</w:t>
      </w:r>
    </w:p>
  </w:comment>
  <w:comment w:id="392" w:author="Michael Decker" w:date="2020-04-01T18:44:00Z" w:initials="MD">
    <w:p w14:paraId="24E7CC35" w14:textId="77777777" w:rsidR="003E2447" w:rsidRDefault="003E2447">
      <w:pPr>
        <w:pStyle w:val="CommentText"/>
      </w:pPr>
      <w:r>
        <w:rPr>
          <w:rStyle w:val="CommentReference"/>
        </w:rPr>
        <w:annotationRef/>
      </w:r>
      <w:r>
        <w:t xml:space="preserve">This is wrong.  You don’t have to recap the previous part of the </w:t>
      </w:r>
      <w:proofErr w:type="spellStart"/>
      <w:r>
        <w:t>processs</w:t>
      </w:r>
      <w:proofErr w:type="spellEnd"/>
      <w:r>
        <w:t>.  Also, diagram is wrong too.</w:t>
      </w:r>
    </w:p>
    <w:p w14:paraId="79B8E43C" w14:textId="6260569E" w:rsidR="003E2447" w:rsidRDefault="003E2447">
      <w:pPr>
        <w:pStyle w:val="CommentText"/>
      </w:pPr>
    </w:p>
  </w:comment>
  <w:comment w:id="395" w:author="Michael Decker" w:date="2020-04-01T18:52:00Z" w:initials="MD">
    <w:p w14:paraId="1A1E7E71" w14:textId="5F837C48" w:rsidR="00EE11D0" w:rsidRDefault="00EE11D0" w:rsidP="00EE11D0">
      <w:pPr>
        <w:pStyle w:val="CommentText"/>
        <w:ind w:firstLine="0"/>
      </w:pPr>
      <w:r>
        <w:rPr>
          <w:rStyle w:val="CommentReference"/>
        </w:rPr>
        <w:annotationRef/>
      </w:r>
      <w:r>
        <w:t xml:space="preserve">You don’t explain every </w:t>
      </w:r>
      <w:proofErr w:type="spellStart"/>
      <w:r>
        <w:t>experiement</w:t>
      </w:r>
      <w:proofErr w:type="spellEnd"/>
      <w:r>
        <w:t xml:space="preserve"> you are going to perform here like I wanted.  After fixing this, combine with next chapter.</w:t>
      </w:r>
    </w:p>
  </w:comment>
  <w:comment w:id="403" w:author="Michael Decker" w:date="2020-04-01T18:51:00Z" w:initials="MD">
    <w:p w14:paraId="4BF32533" w14:textId="23246ADC" w:rsidR="00B35F61" w:rsidRDefault="00B35F61">
      <w:pPr>
        <w:pStyle w:val="CommentText"/>
      </w:pPr>
      <w:r>
        <w:rPr>
          <w:rStyle w:val="CommentReference"/>
        </w:rPr>
        <w:annotationRef/>
      </w:r>
      <w:proofErr w:type="gramStart"/>
      <w:r>
        <w:t xml:space="preserve">Fix </w:t>
      </w:r>
      <w:r w:rsidR="0033381C">
        <w:t xml:space="preserve"> all</w:t>
      </w:r>
      <w:proofErr w:type="gramEnd"/>
      <w:r w:rsidR="0033381C">
        <w:t xml:space="preserve"> the extra space in page.  Also, fix this cross-reference.</w:t>
      </w:r>
    </w:p>
  </w:comment>
  <w:comment w:id="616" w:author="Michael Decker" w:date="2020-04-01T19:16:00Z" w:initials="MD">
    <w:p w14:paraId="0EB84F20" w14:textId="56C5D29C" w:rsidR="002C5BC0" w:rsidRDefault="002C5BC0">
      <w:pPr>
        <w:pStyle w:val="CommentText"/>
      </w:pPr>
      <w:r>
        <w:rPr>
          <w:rStyle w:val="CommentReference"/>
        </w:rPr>
        <w:annotationRef/>
      </w:r>
      <w:r>
        <w:t>How were these picked.</w:t>
      </w:r>
    </w:p>
  </w:comment>
  <w:comment w:id="617" w:author="Michael Decker" w:date="2020-04-01T19:17:00Z" w:initials="MD">
    <w:p w14:paraId="49BBB260" w14:textId="159C4E88" w:rsidR="00FC1D04" w:rsidRDefault="00FC1D04">
      <w:pPr>
        <w:pStyle w:val="CommentText"/>
      </w:pPr>
      <w:r>
        <w:rPr>
          <w:rStyle w:val="CommentReference"/>
        </w:rPr>
        <w:annotationRef/>
      </w:r>
      <w:r>
        <w:t>Did you use cross-validation?</w:t>
      </w:r>
    </w:p>
  </w:comment>
  <w:comment w:id="624" w:author="Michael Decker" w:date="2020-04-01T19:18:00Z" w:initials="MD">
    <w:p w14:paraId="123821AE" w14:textId="609A25B2" w:rsidR="00FC1D04" w:rsidRDefault="00FC1D04">
      <w:pPr>
        <w:pStyle w:val="CommentText"/>
      </w:pPr>
      <w:r>
        <w:rPr>
          <w:rStyle w:val="CommentReference"/>
        </w:rPr>
        <w:annotationRef/>
      </w:r>
      <w:r>
        <w:t>You never took the best fold and applied it to the remaining ~1000 comments.</w:t>
      </w:r>
    </w:p>
  </w:comment>
  <w:comment w:id="625" w:author="Michael Decker" w:date="2020-04-01T19:14:00Z" w:initials="MD">
    <w:p w14:paraId="30DA3E54" w14:textId="4F92F480" w:rsidR="002C2290" w:rsidRDefault="002C2290">
      <w:pPr>
        <w:pStyle w:val="CommentText"/>
      </w:pPr>
      <w:r>
        <w:rPr>
          <w:rStyle w:val="CommentReference"/>
        </w:rPr>
        <w:annotationRef/>
      </w:r>
      <w:r>
        <w:t xml:space="preserve">You did not do the 50 full projects.  You did the first 30,000 comments.  Find out how many full </w:t>
      </w:r>
      <w:proofErr w:type="gramStart"/>
      <w:r>
        <w:t>project</w:t>
      </w:r>
      <w:proofErr w:type="gramEnd"/>
      <w:r>
        <w:t xml:space="preserve"> you did say, that is how many you did.  And only include analysis on full projects.</w:t>
      </w:r>
    </w:p>
  </w:comment>
  <w:comment w:id="628" w:author="Michael Decker" w:date="2020-04-01T19:20:00Z" w:initials="MD">
    <w:p w14:paraId="3A49DC6E" w14:textId="0D214996" w:rsidR="00B53039" w:rsidRDefault="00B53039">
      <w:pPr>
        <w:pStyle w:val="CommentText"/>
      </w:pPr>
      <w:r>
        <w:rPr>
          <w:rStyle w:val="CommentReference"/>
        </w:rPr>
        <w:annotationRef/>
      </w:r>
      <w:r>
        <w:t>New chapter</w:t>
      </w:r>
      <w:r w:rsidR="00BA7642">
        <w:t>.</w:t>
      </w:r>
    </w:p>
  </w:comment>
  <w:comment w:id="630" w:author="Michael Decker" w:date="2020-04-01T19:20:00Z" w:initials="MD">
    <w:p w14:paraId="588A91A2" w14:textId="70B07797" w:rsidR="005B7242" w:rsidRDefault="005B7242">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5B7242" w:rsidRDefault="005B7242">
      <w:pPr>
        <w:pStyle w:val="CommentText"/>
      </w:pPr>
    </w:p>
    <w:p w14:paraId="59D1CDE9" w14:textId="019510D9" w:rsidR="005B7242" w:rsidRDefault="005B7242">
      <w:pPr>
        <w:pStyle w:val="CommentText"/>
      </w:pPr>
      <w:r>
        <w:t>You need to give lots more info on the projects.  The name, language, #files, etc.</w:t>
      </w:r>
    </w:p>
    <w:p w14:paraId="4EB3F62D" w14:textId="77777777" w:rsidR="005B7242" w:rsidRDefault="005B7242">
      <w:pPr>
        <w:pStyle w:val="CommentText"/>
      </w:pPr>
    </w:p>
    <w:p w14:paraId="2E0E6FDE" w14:textId="52DC4287" w:rsidR="005B7242" w:rsidRDefault="005B7242">
      <w:pPr>
        <w:pStyle w:val="CommentText"/>
      </w:pPr>
      <w:r>
        <w:t xml:space="preserve">You need to discuss the data completely and what the implications are.  </w:t>
      </w:r>
    </w:p>
  </w:comment>
  <w:comment w:id="639" w:author="Michael Decker" w:date="2020-04-01T19:31:00Z" w:initials="MD">
    <w:p w14:paraId="6F1D7199" w14:textId="51731D2A" w:rsidR="0065288C" w:rsidRDefault="0065288C">
      <w:pPr>
        <w:pStyle w:val="CommentText"/>
      </w:pPr>
      <w:r>
        <w:rPr>
          <w:rStyle w:val="CommentReference"/>
        </w:rPr>
        <w:annotationRef/>
      </w:r>
      <w:r>
        <w:t>First define what external validity is.</w:t>
      </w:r>
    </w:p>
  </w:comment>
  <w:comment w:id="641" w:author="Michael Decker" w:date="2020-04-01T19:33:00Z" w:initials="MD">
    <w:p w14:paraId="1B1935B5" w14:textId="1C571F81" w:rsidR="0065288C" w:rsidRDefault="0065288C">
      <w:pPr>
        <w:pStyle w:val="CommentText"/>
      </w:pPr>
      <w:r>
        <w:rPr>
          <w:rStyle w:val="CommentReference"/>
        </w:rPr>
        <w:annotationRef/>
      </w:r>
      <w:r>
        <w:t>First define internal validi</w:t>
      </w:r>
      <w:r w:rsidR="0070697D">
        <w:t>ty.  Also, known of these are internal validity.  These are all external validity</w:t>
      </w:r>
      <w:r w:rsidR="00DF6990">
        <w:t>.</w:t>
      </w:r>
    </w:p>
  </w:comment>
  <w:comment w:id="645" w:author="Michael Decker" w:date="2020-04-01T19:30:00Z" w:initials="MD">
    <w:p w14:paraId="702AFE89" w14:textId="77777777" w:rsidR="0023437C" w:rsidRDefault="0023437C">
      <w:pPr>
        <w:pStyle w:val="CommentText"/>
      </w:pPr>
      <w:r>
        <w:rPr>
          <w:rStyle w:val="CommentReference"/>
        </w:rPr>
        <w:annotationRef/>
      </w:r>
      <w:r>
        <w:t xml:space="preserve">When you can mention numbers?  </w:t>
      </w:r>
      <w:proofErr w:type="spellStart"/>
      <w:r>
        <w:t>Percision</w:t>
      </w:r>
      <w:proofErr w:type="spellEnd"/>
      <w:r>
        <w:t xml:space="preserve"> or recall of X.</w:t>
      </w:r>
    </w:p>
    <w:p w14:paraId="4194DC7F" w14:textId="77777777" w:rsidR="0023437C" w:rsidRDefault="0023437C">
      <w:pPr>
        <w:pStyle w:val="CommentText"/>
      </w:pPr>
    </w:p>
    <w:p w14:paraId="37D8E38B" w14:textId="05979453" w:rsidR="0023437C" w:rsidRDefault="0023437C">
      <w:pPr>
        <w:pStyle w:val="CommentText"/>
      </w:pPr>
      <w:r>
        <w:t xml:space="preserve">What percent of open-source code is </w:t>
      </w:r>
      <w:proofErr w:type="spellStart"/>
      <w:proofErr w:type="gramStart"/>
      <w:r>
        <w:t>commentedout</w:t>
      </w:r>
      <w:proofErr w:type="spellEnd"/>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9EF6C" w15:done="0"/>
  <w15:commentEx w15:paraId="05A25E25" w15:done="0"/>
  <w15:commentEx w15:paraId="508BBF12" w15:done="0"/>
  <w15:commentEx w15:paraId="34942D7E" w15:done="0"/>
  <w15:commentEx w15:paraId="51E1CE49" w15:done="0"/>
  <w15:commentEx w15:paraId="5542FF88" w15:done="0"/>
  <w15:commentEx w15:paraId="5CF4E679" w15:done="0"/>
  <w15:commentEx w15:paraId="43CC0D3D" w15:done="0"/>
  <w15:commentEx w15:paraId="4754413C" w15:done="0"/>
  <w15:commentEx w15:paraId="7DEB3F28" w15:done="0"/>
  <w15:commentEx w15:paraId="5D269394" w15:done="0"/>
  <w15:commentEx w15:paraId="73F93022" w15:done="0"/>
  <w15:commentEx w15:paraId="165CAB33" w15:done="0"/>
  <w15:commentEx w15:paraId="404985CB" w15:done="0"/>
  <w15:commentEx w15:paraId="6CE53A93" w15:done="0"/>
  <w15:commentEx w15:paraId="6C4A4011" w15:done="0"/>
  <w15:commentEx w15:paraId="44E8D5EA" w15:done="0"/>
  <w15:commentEx w15:paraId="59996E4A" w15:done="0"/>
  <w15:commentEx w15:paraId="301FBD92" w15:done="0"/>
  <w15:commentEx w15:paraId="1B37E022" w15:done="0"/>
  <w15:commentEx w15:paraId="469D9B0A" w15:done="0"/>
  <w15:commentEx w15:paraId="076B20A4" w15:done="0"/>
  <w15:commentEx w15:paraId="472B8F72" w15:done="0"/>
  <w15:commentEx w15:paraId="46644998" w15:done="0"/>
  <w15:commentEx w15:paraId="65622E48" w15:done="0"/>
  <w15:commentEx w15:paraId="79B8E43C" w15:done="0"/>
  <w15:commentEx w15:paraId="1A1E7E71" w15:done="0"/>
  <w15:commentEx w15:paraId="4BF32533" w15:done="0"/>
  <w15:commentEx w15:paraId="0EB84F20" w15:done="0"/>
  <w15:commentEx w15:paraId="49BBB260" w15:done="0"/>
  <w15:commentEx w15:paraId="123821AE" w15:done="0"/>
  <w15:commentEx w15:paraId="30DA3E54" w15:done="0"/>
  <w15:commentEx w15:paraId="3A49DC6E" w15:done="0"/>
  <w15:commentEx w15:paraId="2E0E6FDE" w15:done="0"/>
  <w15:commentEx w15:paraId="6F1D7199" w15:done="0"/>
  <w15:commentEx w15:paraId="1B1935B5" w15:done="0"/>
  <w15:commentEx w15:paraId="37D8E3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37FC9" w16cex:dateUtc="2020-03-23T22:34:00Z"/>
  <w16cex:commentExtensible w16cex:durableId="222F2D79" w16cex:dateUtc="2020-04-01T19:10:00Z"/>
  <w16cex:commentExtensible w16cex:durableId="222F3647" w16cex:dateUtc="2020-04-01T19:48:00Z"/>
  <w16cex:commentExtensible w16cex:durableId="222F3753" w16cex:dateUtc="2020-04-01T19:52:00Z"/>
  <w16cex:commentExtensible w16cex:durableId="222F35D6" w16cex:dateUtc="2020-04-01T19:27:00Z"/>
  <w16cex:commentExtensible w16cex:durableId="222F3826" w16cex:dateUtc="2020-04-01T19:56:00Z"/>
  <w16cex:commentExtensible w16cex:durableId="222F3992" w16cex:dateUtc="2020-04-01T20:02: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1BB" w16cex:dateUtc="2020-04-01T21:45:00Z"/>
  <w16cex:commentExtensible w16cex:durableId="222F52F5" w16cex:dateUtc="2020-04-01T21:50:00Z"/>
  <w16cex:commentExtensible w16cex:durableId="222F55EA" w16cex:dateUtc="2020-04-01T22:03:00Z"/>
  <w16cex:commentExtensible w16cex:durableId="222F5FC7" w16cex:dateUtc="2020-04-01T22:45:00Z"/>
  <w16cex:commentExtensible w16cex:durableId="222F5F95" w16cex:dateUtc="2020-04-01T22:44:00Z"/>
  <w16cex:commentExtensible w16cex:durableId="222F6177" w16cex:dateUtc="2020-04-01T22:52:00Z"/>
  <w16cex:commentExtensible w16cex:durableId="222F6130" w16cex:dateUtc="2020-04-01T22:51:00Z"/>
  <w16cex:commentExtensible w16cex:durableId="222F671E" w16cex:dateUtc="2020-04-01T23:16:00Z"/>
  <w16cex:commentExtensible w16cex:durableId="222F6739" w16cex:dateUtc="2020-04-01T23:17: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9EF6C" w16cid:durableId="222F1A4B"/>
  <w16cid:commentId w16cid:paraId="05A25E25" w16cid:durableId="222F1FD4"/>
  <w16cid:commentId w16cid:paraId="508BBF12" w16cid:durableId="222F2AAE"/>
  <w16cid:commentId w16cid:paraId="34942D7E" w16cid:durableId="222F2B1B"/>
  <w16cid:commentId w16cid:paraId="51E1CE49" w16cid:durableId="22237FC9"/>
  <w16cid:commentId w16cid:paraId="5542FF88" w16cid:durableId="222F2D79"/>
  <w16cid:commentId w16cid:paraId="5CF4E679" w16cid:durableId="222F3647"/>
  <w16cid:commentId w16cid:paraId="43CC0D3D" w16cid:durableId="222F3753"/>
  <w16cid:commentId w16cid:paraId="4754413C" w16cid:durableId="222F35D6"/>
  <w16cid:commentId w16cid:paraId="7DEB3F28" w16cid:durableId="222F3826"/>
  <w16cid:commentId w16cid:paraId="5D269394" w16cid:durableId="222F3992"/>
  <w16cid:commentId w16cid:paraId="73F93022" w16cid:durableId="222F3A6A"/>
  <w16cid:commentId w16cid:paraId="165CAB33" w16cid:durableId="222F3FAB"/>
  <w16cid:commentId w16cid:paraId="404985CB" w16cid:durableId="222F472E"/>
  <w16cid:commentId w16cid:paraId="6CE53A93" w16cid:durableId="222F59D4"/>
  <w16cid:commentId w16cid:paraId="6C4A4011" w16cid:durableId="222F4951"/>
  <w16cid:commentId w16cid:paraId="44E8D5EA" w16cid:durableId="222F582A"/>
  <w16cid:commentId w16cid:paraId="59996E4A" w16cid:durableId="222F4C0B"/>
  <w16cid:commentId w16cid:paraId="301FBD92" w16cid:durableId="222F4CCB"/>
  <w16cid:commentId w16cid:paraId="1B37E022" w16cid:durableId="222F4D0B"/>
  <w16cid:commentId w16cid:paraId="469D9B0A" w16cid:durableId="222F4DB3"/>
  <w16cid:commentId w16cid:paraId="076B20A4" w16cid:durableId="222F51BB"/>
  <w16cid:commentId w16cid:paraId="472B8F72" w16cid:durableId="222F52F5"/>
  <w16cid:commentId w16cid:paraId="46644998" w16cid:durableId="222F55EA"/>
  <w16cid:commentId w16cid:paraId="65622E48" w16cid:durableId="222F5FC7"/>
  <w16cid:commentId w16cid:paraId="79B8E43C" w16cid:durableId="222F5F95"/>
  <w16cid:commentId w16cid:paraId="1A1E7E71" w16cid:durableId="222F6177"/>
  <w16cid:commentId w16cid:paraId="4BF32533" w16cid:durableId="222F6130"/>
  <w16cid:commentId w16cid:paraId="0EB84F20" w16cid:durableId="222F671E"/>
  <w16cid:commentId w16cid:paraId="49BBB260" w16cid:durableId="222F6739"/>
  <w16cid:commentId w16cid:paraId="123821AE" w16cid:durableId="222F6789"/>
  <w16cid:commentId w16cid:paraId="30DA3E54" w16cid:durableId="222F6691"/>
  <w16cid:commentId w16cid:paraId="3A49DC6E" w16cid:durableId="222F6807"/>
  <w16cid:commentId w16cid:paraId="2E0E6FDE" w16cid:durableId="222F6814"/>
  <w16cid:commentId w16cid:paraId="6F1D7199" w16cid:durableId="222F6AA5"/>
  <w16cid:commentId w16cid:paraId="1B1935B5" w16cid:durableId="222F6B1D"/>
  <w16cid:commentId w16cid:paraId="37D8E38B" w16cid:durableId="222F6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D58B5" w14:textId="77777777" w:rsidR="008D37AF" w:rsidRDefault="008D37AF" w:rsidP="0082705B">
      <w:pPr>
        <w:spacing w:after="0" w:line="240" w:lineRule="auto"/>
      </w:pPr>
      <w:r>
        <w:separator/>
      </w:r>
    </w:p>
  </w:endnote>
  <w:endnote w:type="continuationSeparator" w:id="0">
    <w:p w14:paraId="4D2CFC65" w14:textId="77777777" w:rsidR="008D37AF" w:rsidRDefault="008D37A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4D912A" w14:textId="77777777" w:rsidR="008D37AF" w:rsidRDefault="008D37AF" w:rsidP="0082705B">
      <w:pPr>
        <w:spacing w:after="0" w:line="240" w:lineRule="auto"/>
      </w:pPr>
      <w:r>
        <w:separator/>
      </w:r>
    </w:p>
  </w:footnote>
  <w:footnote w:type="continuationSeparator" w:id="0">
    <w:p w14:paraId="460F33E6" w14:textId="77777777" w:rsidR="008D37AF" w:rsidRDefault="008D37A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DD4"/>
    <w:rsid w:val="00091123"/>
    <w:rsid w:val="000950BD"/>
    <w:rsid w:val="00095755"/>
    <w:rsid w:val="00096C5C"/>
    <w:rsid w:val="00096C86"/>
    <w:rsid w:val="00097F56"/>
    <w:rsid w:val="000A1C2B"/>
    <w:rsid w:val="000A690B"/>
    <w:rsid w:val="000B0354"/>
    <w:rsid w:val="000B1D2E"/>
    <w:rsid w:val="000B24B6"/>
    <w:rsid w:val="000C65F4"/>
    <w:rsid w:val="000D03BC"/>
    <w:rsid w:val="000D04F6"/>
    <w:rsid w:val="000D1A50"/>
    <w:rsid w:val="000E0153"/>
    <w:rsid w:val="000E112C"/>
    <w:rsid w:val="000E40C8"/>
    <w:rsid w:val="000E615B"/>
    <w:rsid w:val="000E69C1"/>
    <w:rsid w:val="000E7AFC"/>
    <w:rsid w:val="000F0CB9"/>
    <w:rsid w:val="000F1417"/>
    <w:rsid w:val="000F384A"/>
    <w:rsid w:val="000F43FF"/>
    <w:rsid w:val="000F498F"/>
    <w:rsid w:val="000F4E19"/>
    <w:rsid w:val="000F69BC"/>
    <w:rsid w:val="000F7435"/>
    <w:rsid w:val="0010270B"/>
    <w:rsid w:val="001067D7"/>
    <w:rsid w:val="001103A7"/>
    <w:rsid w:val="00113B6F"/>
    <w:rsid w:val="00114A1E"/>
    <w:rsid w:val="001151EB"/>
    <w:rsid w:val="001219D9"/>
    <w:rsid w:val="00123C44"/>
    <w:rsid w:val="001246AC"/>
    <w:rsid w:val="00126CC6"/>
    <w:rsid w:val="001271BE"/>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90784"/>
    <w:rsid w:val="00191E0C"/>
    <w:rsid w:val="00193285"/>
    <w:rsid w:val="00193312"/>
    <w:rsid w:val="001947E6"/>
    <w:rsid w:val="0019771B"/>
    <w:rsid w:val="001A27C8"/>
    <w:rsid w:val="001B061A"/>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5052"/>
    <w:rsid w:val="0020108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B02"/>
    <w:rsid w:val="0027290B"/>
    <w:rsid w:val="00275770"/>
    <w:rsid w:val="00277AA9"/>
    <w:rsid w:val="00282235"/>
    <w:rsid w:val="00282393"/>
    <w:rsid w:val="00285F02"/>
    <w:rsid w:val="0028679C"/>
    <w:rsid w:val="00286BCC"/>
    <w:rsid w:val="00286CDE"/>
    <w:rsid w:val="00294721"/>
    <w:rsid w:val="002A06D3"/>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6839"/>
    <w:rsid w:val="00594AFC"/>
    <w:rsid w:val="00595F2D"/>
    <w:rsid w:val="00595F43"/>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68B8"/>
    <w:rsid w:val="006E7777"/>
    <w:rsid w:val="006F1104"/>
    <w:rsid w:val="006F1882"/>
    <w:rsid w:val="00700C7E"/>
    <w:rsid w:val="00701261"/>
    <w:rsid w:val="0070383A"/>
    <w:rsid w:val="0070697D"/>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733E"/>
    <w:rsid w:val="00757DCA"/>
    <w:rsid w:val="00760345"/>
    <w:rsid w:val="00762789"/>
    <w:rsid w:val="00763F42"/>
    <w:rsid w:val="00764314"/>
    <w:rsid w:val="00767E96"/>
    <w:rsid w:val="00771447"/>
    <w:rsid w:val="0077226D"/>
    <w:rsid w:val="00772D7A"/>
    <w:rsid w:val="00780F15"/>
    <w:rsid w:val="00783925"/>
    <w:rsid w:val="007847E1"/>
    <w:rsid w:val="00785D21"/>
    <w:rsid w:val="00785D30"/>
    <w:rsid w:val="00790D9D"/>
    <w:rsid w:val="0079195E"/>
    <w:rsid w:val="0079307F"/>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90D"/>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336B"/>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2049"/>
    <w:rsid w:val="008C5183"/>
    <w:rsid w:val="008D29EE"/>
    <w:rsid w:val="008D3269"/>
    <w:rsid w:val="008D37AF"/>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AB7"/>
    <w:rsid w:val="00932EDD"/>
    <w:rsid w:val="00941C81"/>
    <w:rsid w:val="0094441D"/>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51D4A"/>
    <w:rsid w:val="00A522B3"/>
    <w:rsid w:val="00A52AA4"/>
    <w:rsid w:val="00A52D3B"/>
    <w:rsid w:val="00A53822"/>
    <w:rsid w:val="00A53EB3"/>
    <w:rsid w:val="00A54E7C"/>
    <w:rsid w:val="00A55D0A"/>
    <w:rsid w:val="00A56A8C"/>
    <w:rsid w:val="00A60A0D"/>
    <w:rsid w:val="00A626D3"/>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307F1"/>
    <w:rsid w:val="00B32590"/>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31C0"/>
    <w:rsid w:val="00C13AAC"/>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D17BB"/>
    <w:rsid w:val="00CD3417"/>
    <w:rsid w:val="00CD4240"/>
    <w:rsid w:val="00CD6337"/>
    <w:rsid w:val="00CD6DEC"/>
    <w:rsid w:val="00CE54FF"/>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D67"/>
    <w:rsid w:val="00DB1734"/>
    <w:rsid w:val="00DB1A27"/>
    <w:rsid w:val="00DB541E"/>
    <w:rsid w:val="00DB5749"/>
    <w:rsid w:val="00DC1BF9"/>
    <w:rsid w:val="00DC1E82"/>
    <w:rsid w:val="00DC2AF5"/>
    <w:rsid w:val="00DC4738"/>
    <w:rsid w:val="00DD1F97"/>
    <w:rsid w:val="00DD61F7"/>
    <w:rsid w:val="00DD7445"/>
    <w:rsid w:val="00DE2414"/>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7D05"/>
    <w:rsid w:val="00E600E0"/>
    <w:rsid w:val="00E60EA9"/>
    <w:rsid w:val="00E644AC"/>
    <w:rsid w:val="00E67273"/>
    <w:rsid w:val="00E678E0"/>
    <w:rsid w:val="00E72C9A"/>
    <w:rsid w:val="00E74655"/>
    <w:rsid w:val="00E77CA9"/>
    <w:rsid w:val="00E85596"/>
    <w:rsid w:val="00E86C5A"/>
    <w:rsid w:val="00E90326"/>
    <w:rsid w:val="00E90F86"/>
    <w:rsid w:val="00E912B6"/>
    <w:rsid w:val="00E92405"/>
    <w:rsid w:val="00E93F3E"/>
    <w:rsid w:val="00E93F74"/>
    <w:rsid w:val="00E9514E"/>
    <w:rsid w:val="00E971D6"/>
    <w:rsid w:val="00E977DA"/>
    <w:rsid w:val="00EA1D8E"/>
    <w:rsid w:val="00EA3480"/>
    <w:rsid w:val="00EA79AD"/>
    <w:rsid w:val="00EB2A25"/>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F09B3"/>
    <w:rsid w:val="00EF0C90"/>
    <w:rsid w:val="00EF13DC"/>
    <w:rsid w:val="00EF1832"/>
    <w:rsid w:val="00EF22AD"/>
    <w:rsid w:val="00EF24F3"/>
    <w:rsid w:val="00EF72B8"/>
    <w:rsid w:val="00F00715"/>
    <w:rsid w:val="00F044C5"/>
    <w:rsid w:val="00F05240"/>
    <w:rsid w:val="00F059AC"/>
    <w:rsid w:val="00F07D50"/>
    <w:rsid w:val="00F11FFC"/>
    <w:rsid w:val="00F140ED"/>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5C41"/>
    <w:rsid w:val="00F76600"/>
    <w:rsid w:val="00F8032A"/>
    <w:rsid w:val="00F81439"/>
    <w:rsid w:val="00F87EAD"/>
    <w:rsid w:val="00F904A4"/>
    <w:rsid w:val="00F90C37"/>
    <w:rsid w:val="00F9107A"/>
    <w:rsid w:val="00F91EAC"/>
    <w:rsid w:val="00F92559"/>
    <w:rsid w:val="00F92CF5"/>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C90D5D6-C6CD-0D44-A6FE-20F8B7314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89</TotalTime>
  <Pages>77</Pages>
  <Words>33709</Words>
  <Characters>192142</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412</cp:revision>
  <dcterms:created xsi:type="dcterms:W3CDTF">2020-02-04T18:25:00Z</dcterms:created>
  <dcterms:modified xsi:type="dcterms:W3CDTF">2020-04-01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